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44C53873"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w:t>
          </w:r>
          <w:r w:rsidR="00901BBA">
            <w:rPr>
              <w:b/>
              <w:bCs/>
              <w:i/>
              <w:iCs/>
              <w:sz w:val="44"/>
              <w:szCs w:val="44"/>
            </w:rPr>
            <w:t>C</w:t>
          </w:r>
          <w:r w:rsidRPr="00203710">
            <w:rPr>
              <w:b/>
              <w:bCs/>
              <w:i/>
              <w:iCs/>
              <w:sz w:val="44"/>
              <w:szCs w:val="44"/>
            </w:rPr>
            <w:t xml:space="preserve">onsistency: </w:t>
          </w:r>
          <w:r w:rsidRPr="00203710">
            <w:rPr>
              <w:sz w:val="44"/>
              <w:szCs w:val="44"/>
            </w:rPr>
            <w:t xml:space="preserve">for a </w:t>
          </w:r>
          <w:r w:rsidR="00901BBA">
            <w:rPr>
              <w:sz w:val="44"/>
              <w:szCs w:val="44"/>
            </w:rPr>
            <w:t>V</w:t>
          </w:r>
          <w:r w:rsidRPr="00203710">
            <w:rPr>
              <w:sz w:val="44"/>
              <w:szCs w:val="44"/>
            </w:rPr>
            <w:t xml:space="preserve">ideo to </w:t>
          </w:r>
          <w:r w:rsidR="00901BBA">
            <w:rPr>
              <w:sz w:val="44"/>
              <w:szCs w:val="44"/>
            </w:rPr>
            <w:t>V</w:t>
          </w:r>
          <w:r w:rsidRPr="00203710">
            <w:rPr>
              <w:sz w:val="44"/>
              <w:szCs w:val="44"/>
            </w:rPr>
            <w:t xml:space="preserve">ideo </w:t>
          </w:r>
          <w:r w:rsidR="00901BBA">
            <w:rPr>
              <w:sz w:val="44"/>
              <w:szCs w:val="44"/>
            </w:rPr>
            <w:t>T</w:t>
          </w:r>
          <w:r w:rsidRPr="00203710">
            <w:rPr>
              <w:sz w:val="44"/>
              <w:szCs w:val="44"/>
            </w:rPr>
            <w: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A21FA" w:rsidRDefault="00E63FBA" w:rsidP="00E63FBA">
          <w:pPr>
            <w:jc w:val="center"/>
            <w:rPr>
              <w:sz w:val="32"/>
              <w:szCs w:val="32"/>
            </w:rPr>
          </w:pPr>
          <w:proofErr w:type="spellStart"/>
          <w:r w:rsidRPr="001A21FA">
            <w:rPr>
              <w:sz w:val="32"/>
              <w:szCs w:val="32"/>
            </w:rPr>
            <w:t>Adama</w:t>
          </w:r>
          <w:proofErr w:type="spellEnd"/>
          <w:r w:rsidRPr="001A21FA">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3E34EC73" w14:textId="77777777" w:rsidR="00FB4496" w:rsidRPr="00203710" w:rsidRDefault="00FB4496" w:rsidP="00FB4496">
      <w:pPr>
        <w:ind w:left="360"/>
        <w:jc w:val="center"/>
        <w:rPr>
          <w:b/>
          <w:bCs/>
          <w:sz w:val="36"/>
          <w:szCs w:val="36"/>
        </w:rPr>
      </w:pPr>
      <w:r w:rsidRPr="00203710">
        <w:rPr>
          <w:sz w:val="44"/>
          <w:szCs w:val="44"/>
        </w:rPr>
        <w:lastRenderedPageBreak/>
        <w:t>“</w:t>
      </w:r>
      <w:r w:rsidRPr="00203710">
        <w:rPr>
          <w:b/>
          <w:bCs/>
          <w:i/>
          <w:iCs/>
          <w:sz w:val="44"/>
          <w:szCs w:val="44"/>
        </w:rPr>
        <w:t xml:space="preserve">Temporal Cycle </w:t>
      </w:r>
      <w:r>
        <w:rPr>
          <w:b/>
          <w:bCs/>
          <w:i/>
          <w:iCs/>
          <w:sz w:val="44"/>
          <w:szCs w:val="44"/>
        </w:rPr>
        <w:t>C</w:t>
      </w:r>
      <w:r w:rsidRPr="00203710">
        <w:rPr>
          <w:b/>
          <w:bCs/>
          <w:i/>
          <w:iCs/>
          <w:sz w:val="44"/>
          <w:szCs w:val="44"/>
        </w:rPr>
        <w:t xml:space="preserve">onsistency: </w:t>
      </w:r>
      <w:r w:rsidRPr="00203710">
        <w:rPr>
          <w:sz w:val="44"/>
          <w:szCs w:val="44"/>
        </w:rPr>
        <w:t xml:space="preserve">for a </w:t>
      </w:r>
      <w:r>
        <w:rPr>
          <w:sz w:val="44"/>
          <w:szCs w:val="44"/>
        </w:rPr>
        <w:t>V</w:t>
      </w:r>
      <w:r w:rsidRPr="00203710">
        <w:rPr>
          <w:sz w:val="44"/>
          <w:szCs w:val="44"/>
        </w:rPr>
        <w:t xml:space="preserve">ideo to </w:t>
      </w:r>
      <w:r>
        <w:rPr>
          <w:sz w:val="44"/>
          <w:szCs w:val="44"/>
        </w:rPr>
        <w:t>V</w:t>
      </w:r>
      <w:r w:rsidRPr="00203710">
        <w:rPr>
          <w:sz w:val="44"/>
          <w:szCs w:val="44"/>
        </w:rPr>
        <w:t xml:space="preserve">ideo </w:t>
      </w:r>
      <w:r>
        <w:rPr>
          <w:sz w:val="44"/>
          <w:szCs w:val="44"/>
        </w:rPr>
        <w:t>T</w:t>
      </w:r>
      <w:r w:rsidRPr="00203710">
        <w:rPr>
          <w:sz w:val="44"/>
          <w:szCs w:val="44"/>
        </w:rPr>
        <w:t>ranslation</w:t>
      </w:r>
      <w:r w:rsidRPr="00203710">
        <w:rPr>
          <w:sz w:val="40"/>
          <w:szCs w:val="40"/>
        </w:rPr>
        <w:t>.”</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AF3CDF">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AF3CDF">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AF3CDF">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AF3CDF">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AF3CDF">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AF3CDF">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AF3CDF">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AF3CDF">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AF3CDF">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AF3CDF">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AF3CDF">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AF3CDF">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AF3CDF">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AF3CDF">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AF3CDF">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AF3CDF">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AF3CDF">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AF3CDF">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AF3CDF">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AF3CDF">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AF3CDF">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AF3CDF">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AF3CDF">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AF3CDF">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AF3CDF">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AF3CDF">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AF3CDF">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AF3CDF">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AF3CDF">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AF3CDF">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AF3CDF">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AF3CDF">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AF3CDF">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671BC8" w14:textId="05E02965" w:rsidR="00587A97"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34367" w:history="1">
        <w:r w:rsidR="00587A97" w:rsidRPr="000227DD">
          <w:rPr>
            <w:rStyle w:val="Hyperlink"/>
            <w:noProof/>
          </w:rPr>
          <w:t>Table 1 generator goal vs discriminator goal</w:t>
        </w:r>
        <w:r w:rsidR="00587A97">
          <w:rPr>
            <w:noProof/>
            <w:webHidden/>
          </w:rPr>
          <w:tab/>
        </w:r>
        <w:r w:rsidR="00587A97">
          <w:rPr>
            <w:noProof/>
            <w:webHidden/>
          </w:rPr>
          <w:fldChar w:fldCharType="begin"/>
        </w:r>
        <w:r w:rsidR="00587A97">
          <w:rPr>
            <w:noProof/>
            <w:webHidden/>
          </w:rPr>
          <w:instrText xml:space="preserve"> PAGEREF _Toc51934367 \h </w:instrText>
        </w:r>
        <w:r w:rsidR="00587A97">
          <w:rPr>
            <w:noProof/>
            <w:webHidden/>
          </w:rPr>
        </w:r>
        <w:r w:rsidR="00587A97">
          <w:rPr>
            <w:noProof/>
            <w:webHidden/>
          </w:rPr>
          <w:fldChar w:fldCharType="separate"/>
        </w:r>
        <w:r w:rsidR="00587A97">
          <w:rPr>
            <w:noProof/>
            <w:webHidden/>
          </w:rPr>
          <w:t>13</w:t>
        </w:r>
        <w:r w:rsidR="00587A97">
          <w:rPr>
            <w:noProof/>
            <w:webHidden/>
          </w:rPr>
          <w:fldChar w:fldCharType="end"/>
        </w:r>
      </w:hyperlink>
    </w:p>
    <w:p w14:paraId="09A18ED7" w14:textId="0EF70D12"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68" w:history="1">
        <w:r w:rsidR="00587A97" w:rsidRPr="000227DD">
          <w:rPr>
            <w:rStyle w:val="Hyperlink"/>
            <w:noProof/>
          </w:rPr>
          <w:t>Table 2 Cycle-GAN generator and discriminator operation.</w:t>
        </w:r>
        <w:r w:rsidR="00587A97">
          <w:rPr>
            <w:noProof/>
            <w:webHidden/>
          </w:rPr>
          <w:tab/>
        </w:r>
        <w:r w:rsidR="00587A97">
          <w:rPr>
            <w:noProof/>
            <w:webHidden/>
          </w:rPr>
          <w:fldChar w:fldCharType="begin"/>
        </w:r>
        <w:r w:rsidR="00587A97">
          <w:rPr>
            <w:noProof/>
            <w:webHidden/>
          </w:rPr>
          <w:instrText xml:space="preserve"> PAGEREF _Toc51934368 \h </w:instrText>
        </w:r>
        <w:r w:rsidR="00587A97">
          <w:rPr>
            <w:noProof/>
            <w:webHidden/>
          </w:rPr>
        </w:r>
        <w:r w:rsidR="00587A97">
          <w:rPr>
            <w:noProof/>
            <w:webHidden/>
          </w:rPr>
          <w:fldChar w:fldCharType="separate"/>
        </w:r>
        <w:r w:rsidR="00587A97">
          <w:rPr>
            <w:noProof/>
            <w:webHidden/>
          </w:rPr>
          <w:t>17</w:t>
        </w:r>
        <w:r w:rsidR="00587A97">
          <w:rPr>
            <w:noProof/>
            <w:webHidden/>
          </w:rPr>
          <w:fldChar w:fldCharType="end"/>
        </w:r>
      </w:hyperlink>
    </w:p>
    <w:p w14:paraId="15F19703" w14:textId="4AAB049F"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69" w:history="1">
        <w:r w:rsidR="00587A97" w:rsidRPr="000227DD">
          <w:rPr>
            <w:rStyle w:val="Hyperlink"/>
            <w:noProof/>
          </w:rPr>
          <w:t>Table 3 previous works summary on the video to video translation.</w:t>
        </w:r>
        <w:r w:rsidR="00587A97">
          <w:rPr>
            <w:noProof/>
            <w:webHidden/>
          </w:rPr>
          <w:tab/>
        </w:r>
        <w:r w:rsidR="00587A97">
          <w:rPr>
            <w:noProof/>
            <w:webHidden/>
          </w:rPr>
          <w:fldChar w:fldCharType="begin"/>
        </w:r>
        <w:r w:rsidR="00587A97">
          <w:rPr>
            <w:noProof/>
            <w:webHidden/>
          </w:rPr>
          <w:instrText xml:space="preserve"> PAGEREF _Toc51934369 \h </w:instrText>
        </w:r>
        <w:r w:rsidR="00587A97">
          <w:rPr>
            <w:noProof/>
            <w:webHidden/>
          </w:rPr>
        </w:r>
        <w:r w:rsidR="00587A97">
          <w:rPr>
            <w:noProof/>
            <w:webHidden/>
          </w:rPr>
          <w:fldChar w:fldCharType="separate"/>
        </w:r>
        <w:r w:rsidR="00587A97">
          <w:rPr>
            <w:noProof/>
            <w:webHidden/>
          </w:rPr>
          <w:t>23</w:t>
        </w:r>
        <w:r w:rsidR="00587A97">
          <w:rPr>
            <w:noProof/>
            <w:webHidden/>
          </w:rPr>
          <w:fldChar w:fldCharType="end"/>
        </w:r>
      </w:hyperlink>
    </w:p>
    <w:p w14:paraId="703B1DD0" w14:textId="4B40AC30"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0" w:history="1">
        <w:r w:rsidR="00587A97" w:rsidRPr="000227DD">
          <w:rPr>
            <w:rStyle w:val="Hyperlink"/>
            <w:noProof/>
          </w:rPr>
          <w:t>Table 4 Training Dataset Sample (from Obama - Trump and Flower Datasets)</w:t>
        </w:r>
        <w:r w:rsidR="00587A97">
          <w:rPr>
            <w:noProof/>
            <w:webHidden/>
          </w:rPr>
          <w:tab/>
        </w:r>
        <w:r w:rsidR="00587A97">
          <w:rPr>
            <w:noProof/>
            <w:webHidden/>
          </w:rPr>
          <w:fldChar w:fldCharType="begin"/>
        </w:r>
        <w:r w:rsidR="00587A97">
          <w:rPr>
            <w:noProof/>
            <w:webHidden/>
          </w:rPr>
          <w:instrText xml:space="preserve"> PAGEREF _Toc51934370 \h </w:instrText>
        </w:r>
        <w:r w:rsidR="00587A97">
          <w:rPr>
            <w:noProof/>
            <w:webHidden/>
          </w:rPr>
        </w:r>
        <w:r w:rsidR="00587A97">
          <w:rPr>
            <w:noProof/>
            <w:webHidden/>
          </w:rPr>
          <w:fldChar w:fldCharType="separate"/>
        </w:r>
        <w:r w:rsidR="00587A97">
          <w:rPr>
            <w:noProof/>
            <w:webHidden/>
          </w:rPr>
          <w:t>28</w:t>
        </w:r>
        <w:r w:rsidR="00587A97">
          <w:rPr>
            <w:noProof/>
            <w:webHidden/>
          </w:rPr>
          <w:fldChar w:fldCharType="end"/>
        </w:r>
      </w:hyperlink>
    </w:p>
    <w:p w14:paraId="26F39898" w14:textId="4A0F7CCA"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1" w:history="1">
        <w:r w:rsidR="00587A97" w:rsidRPr="000227DD">
          <w:rPr>
            <w:rStyle w:val="Hyperlink"/>
            <w:noProof/>
          </w:rPr>
          <w:t>Table 5 Viper Dataset Sample Examples</w:t>
        </w:r>
        <w:r w:rsidR="00587A97">
          <w:rPr>
            <w:noProof/>
            <w:webHidden/>
          </w:rPr>
          <w:tab/>
        </w:r>
        <w:r w:rsidR="00587A97">
          <w:rPr>
            <w:noProof/>
            <w:webHidden/>
          </w:rPr>
          <w:fldChar w:fldCharType="begin"/>
        </w:r>
        <w:r w:rsidR="00587A97">
          <w:rPr>
            <w:noProof/>
            <w:webHidden/>
          </w:rPr>
          <w:instrText xml:space="preserve"> PAGEREF _Toc51934371 \h </w:instrText>
        </w:r>
        <w:r w:rsidR="00587A97">
          <w:rPr>
            <w:noProof/>
            <w:webHidden/>
          </w:rPr>
        </w:r>
        <w:r w:rsidR="00587A97">
          <w:rPr>
            <w:noProof/>
            <w:webHidden/>
          </w:rPr>
          <w:fldChar w:fldCharType="separate"/>
        </w:r>
        <w:r w:rsidR="00587A97">
          <w:rPr>
            <w:noProof/>
            <w:webHidden/>
          </w:rPr>
          <w:t>28</w:t>
        </w:r>
        <w:r w:rsidR="00587A97">
          <w:rPr>
            <w:noProof/>
            <w:webHidden/>
          </w:rPr>
          <w:fldChar w:fldCharType="end"/>
        </w:r>
      </w:hyperlink>
    </w:p>
    <w:p w14:paraId="6A31C593" w14:textId="7B5CACAC"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2" w:history="1">
        <w:r w:rsidR="00587A97" w:rsidRPr="000227DD">
          <w:rPr>
            <w:rStyle w:val="Hyperlink"/>
            <w:noProof/>
          </w:rPr>
          <w:t>Table 6  Training pseudocode</w:t>
        </w:r>
        <w:r w:rsidR="00587A97">
          <w:rPr>
            <w:noProof/>
            <w:webHidden/>
          </w:rPr>
          <w:tab/>
        </w:r>
        <w:r w:rsidR="00587A97">
          <w:rPr>
            <w:noProof/>
            <w:webHidden/>
          </w:rPr>
          <w:fldChar w:fldCharType="begin"/>
        </w:r>
        <w:r w:rsidR="00587A97">
          <w:rPr>
            <w:noProof/>
            <w:webHidden/>
          </w:rPr>
          <w:instrText xml:space="preserve"> PAGEREF _Toc51934372 \h </w:instrText>
        </w:r>
        <w:r w:rsidR="00587A97">
          <w:rPr>
            <w:noProof/>
            <w:webHidden/>
          </w:rPr>
        </w:r>
        <w:r w:rsidR="00587A97">
          <w:rPr>
            <w:noProof/>
            <w:webHidden/>
          </w:rPr>
          <w:fldChar w:fldCharType="separate"/>
        </w:r>
        <w:r w:rsidR="00587A97">
          <w:rPr>
            <w:noProof/>
            <w:webHidden/>
          </w:rPr>
          <w:t>39</w:t>
        </w:r>
        <w:r w:rsidR="00587A97">
          <w:rPr>
            <w:noProof/>
            <w:webHidden/>
          </w:rPr>
          <w:fldChar w:fldCharType="end"/>
        </w:r>
      </w:hyperlink>
    </w:p>
    <w:p w14:paraId="127587C0" w14:textId="3C5341E2"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3" w:history="1">
        <w:r w:rsidR="00587A97" w:rsidRPr="000227DD">
          <w:rPr>
            <w:rStyle w:val="Hyperlink"/>
            <w:noProof/>
          </w:rPr>
          <w:t>Table 7 lists of experimental classes.</w:t>
        </w:r>
        <w:r w:rsidR="00587A97">
          <w:rPr>
            <w:noProof/>
            <w:webHidden/>
          </w:rPr>
          <w:tab/>
        </w:r>
        <w:r w:rsidR="00587A97">
          <w:rPr>
            <w:noProof/>
            <w:webHidden/>
          </w:rPr>
          <w:fldChar w:fldCharType="begin"/>
        </w:r>
        <w:r w:rsidR="00587A97">
          <w:rPr>
            <w:noProof/>
            <w:webHidden/>
          </w:rPr>
          <w:instrText xml:space="preserve"> PAGEREF _Toc51934373 \h </w:instrText>
        </w:r>
        <w:r w:rsidR="00587A97">
          <w:rPr>
            <w:noProof/>
            <w:webHidden/>
          </w:rPr>
        </w:r>
        <w:r w:rsidR="00587A97">
          <w:rPr>
            <w:noProof/>
            <w:webHidden/>
          </w:rPr>
          <w:fldChar w:fldCharType="separate"/>
        </w:r>
        <w:r w:rsidR="00587A97">
          <w:rPr>
            <w:noProof/>
            <w:webHidden/>
          </w:rPr>
          <w:t>46</w:t>
        </w:r>
        <w:r w:rsidR="00587A97">
          <w:rPr>
            <w:noProof/>
            <w:webHidden/>
          </w:rPr>
          <w:fldChar w:fldCharType="end"/>
        </w:r>
      </w:hyperlink>
    </w:p>
    <w:p w14:paraId="41E58114" w14:textId="57A7403C"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4" w:history="1">
        <w:r w:rsidR="00587A97" w:rsidRPr="000227DD">
          <w:rPr>
            <w:rStyle w:val="Hyperlink"/>
            <w:noProof/>
          </w:rPr>
          <w:t>Table 8 IS score and Human evaluation study Result on flower Dataset</w:t>
        </w:r>
        <w:r w:rsidR="00587A97">
          <w:rPr>
            <w:noProof/>
            <w:webHidden/>
          </w:rPr>
          <w:tab/>
        </w:r>
        <w:r w:rsidR="00587A97">
          <w:rPr>
            <w:noProof/>
            <w:webHidden/>
          </w:rPr>
          <w:fldChar w:fldCharType="begin"/>
        </w:r>
        <w:r w:rsidR="00587A97">
          <w:rPr>
            <w:noProof/>
            <w:webHidden/>
          </w:rPr>
          <w:instrText xml:space="preserve"> PAGEREF _Toc51934374 \h </w:instrText>
        </w:r>
        <w:r w:rsidR="00587A97">
          <w:rPr>
            <w:noProof/>
            <w:webHidden/>
          </w:rPr>
        </w:r>
        <w:r w:rsidR="00587A97">
          <w:rPr>
            <w:noProof/>
            <w:webHidden/>
          </w:rPr>
          <w:fldChar w:fldCharType="separate"/>
        </w:r>
        <w:r w:rsidR="00587A97">
          <w:rPr>
            <w:noProof/>
            <w:webHidden/>
          </w:rPr>
          <w:t>49</w:t>
        </w:r>
        <w:r w:rsidR="00587A97">
          <w:rPr>
            <w:noProof/>
            <w:webHidden/>
          </w:rPr>
          <w:fldChar w:fldCharType="end"/>
        </w:r>
      </w:hyperlink>
    </w:p>
    <w:p w14:paraId="1C95BC2D" w14:textId="0A63BE9A"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5" w:history="1">
        <w:r w:rsidR="00587A97" w:rsidRPr="000227DD">
          <w:rPr>
            <w:rStyle w:val="Hyperlink"/>
            <w:noProof/>
          </w:rPr>
          <w:t>Table 9 IS score and Human evaluation study Result on Viper Dataset</w:t>
        </w:r>
        <w:r w:rsidR="00587A97">
          <w:rPr>
            <w:noProof/>
            <w:webHidden/>
          </w:rPr>
          <w:tab/>
        </w:r>
        <w:r w:rsidR="00587A97">
          <w:rPr>
            <w:noProof/>
            <w:webHidden/>
          </w:rPr>
          <w:fldChar w:fldCharType="begin"/>
        </w:r>
        <w:r w:rsidR="00587A97">
          <w:rPr>
            <w:noProof/>
            <w:webHidden/>
          </w:rPr>
          <w:instrText xml:space="preserve"> PAGEREF _Toc51934375 \h </w:instrText>
        </w:r>
        <w:r w:rsidR="00587A97">
          <w:rPr>
            <w:noProof/>
            <w:webHidden/>
          </w:rPr>
        </w:r>
        <w:r w:rsidR="00587A97">
          <w:rPr>
            <w:noProof/>
            <w:webHidden/>
          </w:rPr>
          <w:fldChar w:fldCharType="separate"/>
        </w:r>
        <w:r w:rsidR="00587A97">
          <w:rPr>
            <w:noProof/>
            <w:webHidden/>
          </w:rPr>
          <w:t>54</w:t>
        </w:r>
        <w:r w:rsidR="00587A97">
          <w:rPr>
            <w:noProof/>
            <w:webHidden/>
          </w:rPr>
          <w:fldChar w:fldCharType="end"/>
        </w:r>
      </w:hyperlink>
    </w:p>
    <w:p w14:paraId="3760D102" w14:textId="70A4A87A" w:rsidR="00587A97" w:rsidRDefault="00AF3CDF">
      <w:pPr>
        <w:pStyle w:val="TableofFigures"/>
        <w:tabs>
          <w:tab w:val="right" w:leader="dot" w:pos="9350"/>
        </w:tabs>
        <w:rPr>
          <w:rFonts w:asciiTheme="minorHAnsi" w:eastAsiaTheme="minorEastAsia" w:hAnsiTheme="minorHAnsi" w:cstheme="minorBidi"/>
          <w:noProof/>
          <w:sz w:val="22"/>
          <w:szCs w:val="22"/>
        </w:rPr>
      </w:pPr>
      <w:hyperlink w:anchor="_Toc51934376" w:history="1">
        <w:r w:rsidR="00587A97" w:rsidRPr="000227DD">
          <w:rPr>
            <w:rStyle w:val="Hyperlink"/>
            <w:noProof/>
          </w:rPr>
          <w:t>Table 10 Obama to Trump Inception Score and Human evaluation Study.</w:t>
        </w:r>
        <w:r w:rsidR="00587A97">
          <w:rPr>
            <w:noProof/>
            <w:webHidden/>
          </w:rPr>
          <w:tab/>
        </w:r>
        <w:r w:rsidR="00587A97">
          <w:rPr>
            <w:noProof/>
            <w:webHidden/>
          </w:rPr>
          <w:fldChar w:fldCharType="begin"/>
        </w:r>
        <w:r w:rsidR="00587A97">
          <w:rPr>
            <w:noProof/>
            <w:webHidden/>
          </w:rPr>
          <w:instrText xml:space="preserve"> PAGEREF _Toc51934376 \h </w:instrText>
        </w:r>
        <w:r w:rsidR="00587A97">
          <w:rPr>
            <w:noProof/>
            <w:webHidden/>
          </w:rPr>
        </w:r>
        <w:r w:rsidR="00587A97">
          <w:rPr>
            <w:noProof/>
            <w:webHidden/>
          </w:rPr>
          <w:fldChar w:fldCharType="separate"/>
        </w:r>
        <w:r w:rsidR="00587A97">
          <w:rPr>
            <w:noProof/>
            <w:webHidden/>
          </w:rPr>
          <w:t>58</w:t>
        </w:r>
        <w:r w:rsidR="00587A97">
          <w:rPr>
            <w:noProof/>
            <w:webHidden/>
          </w:rPr>
          <w:fldChar w:fldCharType="end"/>
        </w:r>
      </w:hyperlink>
    </w:p>
    <w:p w14:paraId="15A7066D" w14:textId="183EF838"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7A6248FD" w14:textId="70920B7E" w:rsidR="009B183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38" w:history="1">
        <w:r w:rsidR="009B183E" w:rsidRPr="00B828B3">
          <w:rPr>
            <w:rStyle w:val="Hyperlink"/>
            <w:noProof/>
          </w:rPr>
          <w:t>Figure 1</w:t>
        </w:r>
        <w:r w:rsidR="009B183E" w:rsidRPr="00B828B3">
          <w:rPr>
            <w:rStyle w:val="Hyperlink"/>
            <w:noProof/>
          </w:rPr>
          <w:noBreakHyphen/>
          <w:t>1(a) input image. (b) style image. (c) output image</w:t>
        </w:r>
        <w:r w:rsidR="009B183E">
          <w:rPr>
            <w:noProof/>
            <w:webHidden/>
          </w:rPr>
          <w:tab/>
        </w:r>
        <w:r w:rsidR="009B183E">
          <w:rPr>
            <w:noProof/>
            <w:webHidden/>
          </w:rPr>
          <w:fldChar w:fldCharType="begin"/>
        </w:r>
        <w:r w:rsidR="009B183E">
          <w:rPr>
            <w:noProof/>
            <w:webHidden/>
          </w:rPr>
          <w:instrText xml:space="preserve"> PAGEREF _Toc51927738 \h </w:instrText>
        </w:r>
        <w:r w:rsidR="009B183E">
          <w:rPr>
            <w:noProof/>
            <w:webHidden/>
          </w:rPr>
        </w:r>
        <w:r w:rsidR="009B183E">
          <w:rPr>
            <w:noProof/>
            <w:webHidden/>
          </w:rPr>
          <w:fldChar w:fldCharType="separate"/>
        </w:r>
        <w:r w:rsidR="009B183E">
          <w:rPr>
            <w:noProof/>
            <w:webHidden/>
          </w:rPr>
          <w:t>3</w:t>
        </w:r>
        <w:r w:rsidR="009B183E">
          <w:rPr>
            <w:noProof/>
            <w:webHidden/>
          </w:rPr>
          <w:fldChar w:fldCharType="end"/>
        </w:r>
      </w:hyperlink>
    </w:p>
    <w:p w14:paraId="279715A3" w14:textId="56CEBE25"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16" w:anchor="_Toc51927739" w:history="1">
        <w:r w:rsidR="009B183E" w:rsidRPr="00B828B3">
          <w:rPr>
            <w:rStyle w:val="Hyperlink"/>
            <w:noProof/>
          </w:rPr>
          <w:t>Figure 1</w:t>
        </w:r>
        <w:r w:rsidR="009B183E" w:rsidRPr="00B828B3">
          <w:rPr>
            <w:rStyle w:val="Hyperlink"/>
            <w:noProof/>
          </w:rPr>
          <w:noBreakHyphen/>
          <w:t>2 Cycle Gan vs Recycle GAN</w:t>
        </w:r>
        <w:r w:rsidR="009B183E">
          <w:rPr>
            <w:noProof/>
            <w:webHidden/>
          </w:rPr>
          <w:tab/>
        </w:r>
        <w:r w:rsidR="009B183E">
          <w:rPr>
            <w:noProof/>
            <w:webHidden/>
          </w:rPr>
          <w:fldChar w:fldCharType="begin"/>
        </w:r>
        <w:r w:rsidR="009B183E">
          <w:rPr>
            <w:noProof/>
            <w:webHidden/>
          </w:rPr>
          <w:instrText xml:space="preserve"> PAGEREF _Toc51927739 \h </w:instrText>
        </w:r>
        <w:r w:rsidR="009B183E">
          <w:rPr>
            <w:noProof/>
            <w:webHidden/>
          </w:rPr>
        </w:r>
        <w:r w:rsidR="009B183E">
          <w:rPr>
            <w:noProof/>
            <w:webHidden/>
          </w:rPr>
          <w:fldChar w:fldCharType="separate"/>
        </w:r>
        <w:r w:rsidR="009B183E">
          <w:rPr>
            <w:noProof/>
            <w:webHidden/>
          </w:rPr>
          <w:t>5</w:t>
        </w:r>
        <w:r w:rsidR="009B183E">
          <w:rPr>
            <w:noProof/>
            <w:webHidden/>
          </w:rPr>
          <w:fldChar w:fldCharType="end"/>
        </w:r>
      </w:hyperlink>
    </w:p>
    <w:p w14:paraId="6A25CE47" w14:textId="5F61D83E"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17" w:anchor="_Toc51927740" w:history="1">
        <w:r w:rsidR="009B183E" w:rsidRPr="00B828B3">
          <w:rPr>
            <w:rStyle w:val="Hyperlink"/>
            <w:noProof/>
          </w:rPr>
          <w:t>Figure 2</w:t>
        </w:r>
        <w:r w:rsidR="009B183E" w:rsidRPr="00B828B3">
          <w:rPr>
            <w:rStyle w:val="Hyperlink"/>
            <w:noProof/>
          </w:rPr>
          <w:noBreakHyphen/>
          <w:t>1 GAN framework structure GAN framework consists of two networks: Discriminator (</w:t>
        </w:r>
        <w:r w:rsidR="009B183E" w:rsidRPr="00B828B3">
          <w:rPr>
            <w:rStyle w:val="Hyperlink"/>
            <w:rFonts w:ascii="Cambria Math" w:hAnsi="Cambria Math" w:cs="Cambria Math"/>
            <w:noProof/>
          </w:rPr>
          <w:t>𝐷</w:t>
        </w:r>
        <w:r w:rsidR="009B183E" w:rsidRPr="00B828B3">
          <w:rPr>
            <w:rStyle w:val="Hyperlink"/>
            <w:noProof/>
          </w:rPr>
          <w:t>) and Generator (</w:t>
        </w:r>
        <w:r w:rsidR="009B183E" w:rsidRPr="00B828B3">
          <w:rPr>
            <w:rStyle w:val="Hyperlink"/>
            <w:rFonts w:ascii="Cambria Math" w:hAnsi="Cambria Math" w:cs="Cambria Math"/>
            <w:noProof/>
          </w:rPr>
          <w:t>𝐺</w:t>
        </w:r>
        <w:r w:rsidR="009B183E" w:rsidRPr="00B828B3">
          <w:rPr>
            <w:rStyle w:val="Hyperlink"/>
            <w:noProof/>
          </w:rPr>
          <w:t>)</w:t>
        </w:r>
        <w:r w:rsidR="009B183E">
          <w:rPr>
            <w:noProof/>
            <w:webHidden/>
          </w:rPr>
          <w:tab/>
        </w:r>
        <w:r w:rsidR="009B183E">
          <w:rPr>
            <w:noProof/>
            <w:webHidden/>
          </w:rPr>
          <w:fldChar w:fldCharType="begin"/>
        </w:r>
        <w:r w:rsidR="009B183E">
          <w:rPr>
            <w:noProof/>
            <w:webHidden/>
          </w:rPr>
          <w:instrText xml:space="preserve"> PAGEREF _Toc51927740 \h </w:instrText>
        </w:r>
        <w:r w:rsidR="009B183E">
          <w:rPr>
            <w:noProof/>
            <w:webHidden/>
          </w:rPr>
        </w:r>
        <w:r w:rsidR="009B183E">
          <w:rPr>
            <w:noProof/>
            <w:webHidden/>
          </w:rPr>
          <w:fldChar w:fldCharType="separate"/>
        </w:r>
        <w:r w:rsidR="009B183E">
          <w:rPr>
            <w:noProof/>
            <w:webHidden/>
          </w:rPr>
          <w:t>10</w:t>
        </w:r>
        <w:r w:rsidR="009B183E">
          <w:rPr>
            <w:noProof/>
            <w:webHidden/>
          </w:rPr>
          <w:fldChar w:fldCharType="end"/>
        </w:r>
      </w:hyperlink>
    </w:p>
    <w:p w14:paraId="47675F3F" w14:textId="1FD4095F"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18" w:anchor="_Toc51927741" w:history="1">
        <w:r w:rsidR="009B183E" w:rsidRPr="00B828B3">
          <w:rPr>
            <w:rStyle w:val="Hyperlink"/>
            <w:noProof/>
          </w:rPr>
          <w:t>Figure 2</w:t>
        </w:r>
        <w:r w:rsidR="009B183E" w:rsidRPr="00B828B3">
          <w:rPr>
            <w:rStyle w:val="Hyperlink"/>
            <w:noProof/>
          </w:rPr>
          <w:noBreakHyphen/>
          <w:t>2 cGAN Architecture</w:t>
        </w:r>
        <w:r w:rsidR="009B183E">
          <w:rPr>
            <w:noProof/>
            <w:webHidden/>
          </w:rPr>
          <w:tab/>
        </w:r>
        <w:r w:rsidR="009B183E">
          <w:rPr>
            <w:noProof/>
            <w:webHidden/>
          </w:rPr>
          <w:fldChar w:fldCharType="begin"/>
        </w:r>
        <w:r w:rsidR="009B183E">
          <w:rPr>
            <w:noProof/>
            <w:webHidden/>
          </w:rPr>
          <w:instrText xml:space="preserve"> PAGEREF _Toc51927741 \h </w:instrText>
        </w:r>
        <w:r w:rsidR="009B183E">
          <w:rPr>
            <w:noProof/>
            <w:webHidden/>
          </w:rPr>
        </w:r>
        <w:r w:rsidR="009B183E">
          <w:rPr>
            <w:noProof/>
            <w:webHidden/>
          </w:rPr>
          <w:fldChar w:fldCharType="separate"/>
        </w:r>
        <w:r w:rsidR="009B183E">
          <w:rPr>
            <w:noProof/>
            <w:webHidden/>
          </w:rPr>
          <w:t>13</w:t>
        </w:r>
        <w:r w:rsidR="009B183E">
          <w:rPr>
            <w:noProof/>
            <w:webHidden/>
          </w:rPr>
          <w:fldChar w:fldCharType="end"/>
        </w:r>
      </w:hyperlink>
    </w:p>
    <w:p w14:paraId="63BDCB7A" w14:textId="44C3F846"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42" w:history="1">
        <w:r w:rsidR="009B183E" w:rsidRPr="00B828B3">
          <w:rPr>
            <w:rStyle w:val="Hyperlink"/>
            <w:noProof/>
          </w:rPr>
          <w:t>Figure 2</w:t>
        </w:r>
        <w:r w:rsidR="009B183E" w:rsidRPr="00B828B3">
          <w:rPr>
            <w:rStyle w:val="Hyperlink"/>
            <w:noProof/>
          </w:rPr>
          <w:noBreakHyphen/>
          <w:t>3 Amharic to English language translation using google translator (Example).</w:t>
        </w:r>
        <w:r w:rsidR="009B183E">
          <w:rPr>
            <w:noProof/>
            <w:webHidden/>
          </w:rPr>
          <w:tab/>
        </w:r>
        <w:r w:rsidR="009B183E">
          <w:rPr>
            <w:noProof/>
            <w:webHidden/>
          </w:rPr>
          <w:fldChar w:fldCharType="begin"/>
        </w:r>
        <w:r w:rsidR="009B183E">
          <w:rPr>
            <w:noProof/>
            <w:webHidden/>
          </w:rPr>
          <w:instrText xml:space="preserve"> PAGEREF _Toc51927742 \h </w:instrText>
        </w:r>
        <w:r w:rsidR="009B183E">
          <w:rPr>
            <w:noProof/>
            <w:webHidden/>
          </w:rPr>
        </w:r>
        <w:r w:rsidR="009B183E">
          <w:rPr>
            <w:noProof/>
            <w:webHidden/>
          </w:rPr>
          <w:fldChar w:fldCharType="separate"/>
        </w:r>
        <w:r w:rsidR="009B183E">
          <w:rPr>
            <w:noProof/>
            <w:webHidden/>
          </w:rPr>
          <w:t>15</w:t>
        </w:r>
        <w:r w:rsidR="009B183E">
          <w:rPr>
            <w:noProof/>
            <w:webHidden/>
          </w:rPr>
          <w:fldChar w:fldCharType="end"/>
        </w:r>
      </w:hyperlink>
    </w:p>
    <w:p w14:paraId="0333EE20" w14:textId="6BA28014"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19" w:anchor="_Toc51927743" w:history="1">
        <w:r w:rsidR="009B183E" w:rsidRPr="00B828B3">
          <w:rPr>
            <w:rStyle w:val="Hyperlink"/>
            <w:noProof/>
          </w:rPr>
          <w:t>Figure 2</w:t>
        </w:r>
        <w:r w:rsidR="009B183E" w:rsidRPr="00B828B3">
          <w:rPr>
            <w:rStyle w:val="Hyperlink"/>
            <w:noProof/>
          </w:rPr>
          <w:noBreakHyphen/>
          <w:t>4 (A) pair shoe dataset sample from Pix2pix, (B) Sunny to Rainy translation from input and output image</w:t>
        </w:r>
        <w:r w:rsidR="009B183E">
          <w:rPr>
            <w:noProof/>
            <w:webHidden/>
          </w:rPr>
          <w:tab/>
        </w:r>
        <w:r w:rsidR="009B183E">
          <w:rPr>
            <w:noProof/>
            <w:webHidden/>
          </w:rPr>
          <w:fldChar w:fldCharType="begin"/>
        </w:r>
        <w:r w:rsidR="009B183E">
          <w:rPr>
            <w:noProof/>
            <w:webHidden/>
          </w:rPr>
          <w:instrText xml:space="preserve"> PAGEREF _Toc51927743 \h </w:instrText>
        </w:r>
        <w:r w:rsidR="009B183E">
          <w:rPr>
            <w:noProof/>
            <w:webHidden/>
          </w:rPr>
        </w:r>
        <w:r w:rsidR="009B183E">
          <w:rPr>
            <w:noProof/>
            <w:webHidden/>
          </w:rPr>
          <w:fldChar w:fldCharType="separate"/>
        </w:r>
        <w:r w:rsidR="009B183E">
          <w:rPr>
            <w:noProof/>
            <w:webHidden/>
          </w:rPr>
          <w:t>16</w:t>
        </w:r>
        <w:r w:rsidR="009B183E">
          <w:rPr>
            <w:noProof/>
            <w:webHidden/>
          </w:rPr>
          <w:fldChar w:fldCharType="end"/>
        </w:r>
      </w:hyperlink>
    </w:p>
    <w:p w14:paraId="7A42FD31" w14:textId="63D0EAAB"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20" w:anchor="_Toc51927744" w:history="1">
        <w:r w:rsidR="009B183E" w:rsidRPr="00B828B3">
          <w:rPr>
            <w:rStyle w:val="Hyperlink"/>
            <w:noProof/>
          </w:rPr>
          <w:t>Figure 2</w:t>
        </w:r>
        <w:r w:rsidR="009B183E" w:rsidRPr="00B828B3">
          <w:rPr>
            <w:rStyle w:val="Hyperlink"/>
            <w:noProof/>
          </w:rPr>
          <w:noBreakHyphen/>
          <w:t>5 Detection of the optical flow in 3 consecutive images.</w:t>
        </w:r>
        <w:r w:rsidR="009B183E">
          <w:rPr>
            <w:noProof/>
            <w:webHidden/>
          </w:rPr>
          <w:tab/>
        </w:r>
        <w:r w:rsidR="009B183E">
          <w:rPr>
            <w:noProof/>
            <w:webHidden/>
          </w:rPr>
          <w:fldChar w:fldCharType="begin"/>
        </w:r>
        <w:r w:rsidR="009B183E">
          <w:rPr>
            <w:noProof/>
            <w:webHidden/>
          </w:rPr>
          <w:instrText xml:space="preserve"> PAGEREF _Toc51927744 \h </w:instrText>
        </w:r>
        <w:r w:rsidR="009B183E">
          <w:rPr>
            <w:noProof/>
            <w:webHidden/>
          </w:rPr>
        </w:r>
        <w:r w:rsidR="009B183E">
          <w:rPr>
            <w:noProof/>
            <w:webHidden/>
          </w:rPr>
          <w:fldChar w:fldCharType="separate"/>
        </w:r>
        <w:r w:rsidR="009B183E">
          <w:rPr>
            <w:noProof/>
            <w:webHidden/>
          </w:rPr>
          <w:t>18</w:t>
        </w:r>
        <w:r w:rsidR="009B183E">
          <w:rPr>
            <w:noProof/>
            <w:webHidden/>
          </w:rPr>
          <w:fldChar w:fldCharType="end"/>
        </w:r>
      </w:hyperlink>
    </w:p>
    <w:p w14:paraId="76F82A26" w14:textId="0AC4A56A"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21" w:anchor="_Toc51927745" w:history="1">
        <w:r w:rsidR="009B183E" w:rsidRPr="00B828B3">
          <w:rPr>
            <w:rStyle w:val="Hyperlink"/>
            <w:noProof/>
          </w:rPr>
          <w:t>Figure 2</w:t>
        </w:r>
        <w:r w:rsidR="009B183E" w:rsidRPr="00B828B3">
          <w:rPr>
            <w:rStyle w:val="Hyperlink"/>
            <w:noProof/>
          </w:rPr>
          <w:noBreakHyphen/>
          <w:t>6 pose extraction</w:t>
        </w:r>
        <w:r w:rsidR="009B183E">
          <w:rPr>
            <w:noProof/>
            <w:webHidden/>
          </w:rPr>
          <w:tab/>
        </w:r>
        <w:r w:rsidR="009B183E">
          <w:rPr>
            <w:noProof/>
            <w:webHidden/>
          </w:rPr>
          <w:fldChar w:fldCharType="begin"/>
        </w:r>
        <w:r w:rsidR="009B183E">
          <w:rPr>
            <w:noProof/>
            <w:webHidden/>
          </w:rPr>
          <w:instrText xml:space="preserve"> PAGEREF _Toc51927745 \h </w:instrText>
        </w:r>
        <w:r w:rsidR="009B183E">
          <w:rPr>
            <w:noProof/>
            <w:webHidden/>
          </w:rPr>
        </w:r>
        <w:r w:rsidR="009B183E">
          <w:rPr>
            <w:noProof/>
            <w:webHidden/>
          </w:rPr>
          <w:fldChar w:fldCharType="separate"/>
        </w:r>
        <w:r w:rsidR="009B183E">
          <w:rPr>
            <w:noProof/>
            <w:webHidden/>
          </w:rPr>
          <w:t>20</w:t>
        </w:r>
        <w:r w:rsidR="009B183E">
          <w:rPr>
            <w:noProof/>
            <w:webHidden/>
          </w:rPr>
          <w:fldChar w:fldCharType="end"/>
        </w:r>
      </w:hyperlink>
    </w:p>
    <w:p w14:paraId="2975F38F" w14:textId="22733103"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46" w:history="1">
        <w:r w:rsidR="009B183E" w:rsidRPr="00B828B3">
          <w:rPr>
            <w:rStyle w:val="Hyperlink"/>
            <w:noProof/>
          </w:rPr>
          <w:t>Figure 3</w:t>
        </w:r>
        <w:r w:rsidR="009B183E" w:rsidRPr="00B828B3">
          <w:rPr>
            <w:rStyle w:val="Hyperlink"/>
            <w:noProof/>
          </w:rPr>
          <w:noBreakHyphen/>
          <w:t>1  Deep Learning Framework comparison.</w:t>
        </w:r>
        <w:r w:rsidR="009B183E">
          <w:rPr>
            <w:noProof/>
            <w:webHidden/>
          </w:rPr>
          <w:tab/>
        </w:r>
        <w:r w:rsidR="009B183E">
          <w:rPr>
            <w:noProof/>
            <w:webHidden/>
          </w:rPr>
          <w:fldChar w:fldCharType="begin"/>
        </w:r>
        <w:r w:rsidR="009B183E">
          <w:rPr>
            <w:noProof/>
            <w:webHidden/>
          </w:rPr>
          <w:instrText xml:space="preserve"> PAGEREF _Toc51927746 \h </w:instrText>
        </w:r>
        <w:r w:rsidR="009B183E">
          <w:rPr>
            <w:noProof/>
            <w:webHidden/>
          </w:rPr>
        </w:r>
        <w:r w:rsidR="009B183E">
          <w:rPr>
            <w:noProof/>
            <w:webHidden/>
          </w:rPr>
          <w:fldChar w:fldCharType="separate"/>
        </w:r>
        <w:r w:rsidR="009B183E">
          <w:rPr>
            <w:noProof/>
            <w:webHidden/>
          </w:rPr>
          <w:t>29</w:t>
        </w:r>
        <w:r w:rsidR="009B183E">
          <w:rPr>
            <w:noProof/>
            <w:webHidden/>
          </w:rPr>
          <w:fldChar w:fldCharType="end"/>
        </w:r>
      </w:hyperlink>
    </w:p>
    <w:p w14:paraId="2D0D8340" w14:textId="2BEE8C47"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47" w:history="1">
        <w:r w:rsidR="009B183E" w:rsidRPr="00B828B3">
          <w:rPr>
            <w:rStyle w:val="Hyperlink"/>
            <w:noProof/>
          </w:rPr>
          <w:t>Figure 3</w:t>
        </w:r>
        <w:r w:rsidR="009B183E" w:rsidRPr="00B828B3">
          <w:rPr>
            <w:rStyle w:val="Hyperlink"/>
            <w:noProof/>
          </w:rPr>
          <w:noBreakHyphen/>
          <w:t>2 Benchmark Analysis on EfficientNet-B7</w:t>
        </w:r>
        <w:r w:rsidR="009B183E">
          <w:rPr>
            <w:noProof/>
            <w:webHidden/>
          </w:rPr>
          <w:tab/>
        </w:r>
        <w:r w:rsidR="009B183E">
          <w:rPr>
            <w:noProof/>
            <w:webHidden/>
          </w:rPr>
          <w:fldChar w:fldCharType="begin"/>
        </w:r>
        <w:r w:rsidR="009B183E">
          <w:rPr>
            <w:noProof/>
            <w:webHidden/>
          </w:rPr>
          <w:instrText xml:space="preserve"> PAGEREF _Toc51927747 \h </w:instrText>
        </w:r>
        <w:r w:rsidR="009B183E">
          <w:rPr>
            <w:noProof/>
            <w:webHidden/>
          </w:rPr>
        </w:r>
        <w:r w:rsidR="009B183E">
          <w:rPr>
            <w:noProof/>
            <w:webHidden/>
          </w:rPr>
          <w:fldChar w:fldCharType="separate"/>
        </w:r>
        <w:r w:rsidR="009B183E">
          <w:rPr>
            <w:noProof/>
            <w:webHidden/>
          </w:rPr>
          <w:t>30</w:t>
        </w:r>
        <w:r w:rsidR="009B183E">
          <w:rPr>
            <w:noProof/>
            <w:webHidden/>
          </w:rPr>
          <w:fldChar w:fldCharType="end"/>
        </w:r>
      </w:hyperlink>
    </w:p>
    <w:p w14:paraId="7A7100F8" w14:textId="32FAB6E5" w:rsidR="009B183E" w:rsidRDefault="00AF3CDF">
      <w:pPr>
        <w:pStyle w:val="TableofFigures"/>
        <w:tabs>
          <w:tab w:val="right" w:leader="dot" w:pos="9016"/>
        </w:tabs>
        <w:rPr>
          <w:rFonts w:asciiTheme="minorHAnsi" w:eastAsiaTheme="minorEastAsia" w:hAnsiTheme="minorHAnsi" w:cstheme="minorBidi"/>
          <w:noProof/>
          <w:sz w:val="22"/>
          <w:szCs w:val="22"/>
        </w:rPr>
      </w:pPr>
      <w:hyperlink r:id="rId22" w:anchor="_Toc51927748" w:history="1">
        <w:r w:rsidR="009B183E" w:rsidRPr="00B828B3">
          <w:rPr>
            <w:rStyle w:val="Hyperlink"/>
            <w:noProof/>
          </w:rPr>
          <w:t>Figure 4</w:t>
        </w:r>
        <w:r w:rsidR="009B183E" w:rsidRPr="00B828B3">
          <w:rPr>
            <w:rStyle w:val="Hyperlink"/>
            <w:noProof/>
          </w:rPr>
          <w:noBreakHyphen/>
          <w:t>1 Generator Network Architecture</w:t>
        </w:r>
        <w:r w:rsidR="009B183E">
          <w:rPr>
            <w:noProof/>
            <w:webHidden/>
          </w:rPr>
          <w:tab/>
        </w:r>
        <w:r w:rsidR="009B183E">
          <w:rPr>
            <w:noProof/>
            <w:webHidden/>
          </w:rPr>
          <w:fldChar w:fldCharType="begin"/>
        </w:r>
        <w:r w:rsidR="009B183E">
          <w:rPr>
            <w:noProof/>
            <w:webHidden/>
          </w:rPr>
          <w:instrText xml:space="preserve"> PAGEREF _Toc51927748 \h </w:instrText>
        </w:r>
        <w:r w:rsidR="009B183E">
          <w:rPr>
            <w:noProof/>
            <w:webHidden/>
          </w:rPr>
        </w:r>
        <w:r w:rsidR="009B183E">
          <w:rPr>
            <w:noProof/>
            <w:webHidden/>
          </w:rPr>
          <w:fldChar w:fldCharType="separate"/>
        </w:r>
        <w:r w:rsidR="009B183E">
          <w:rPr>
            <w:noProof/>
            <w:webHidden/>
          </w:rPr>
          <w:t>32</w:t>
        </w:r>
        <w:r w:rsidR="009B183E">
          <w:rPr>
            <w:noProof/>
            <w:webHidden/>
          </w:rPr>
          <w:fldChar w:fldCharType="end"/>
        </w:r>
      </w:hyperlink>
    </w:p>
    <w:p w14:paraId="5C3F1850" w14:textId="05DA118C"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49" w:history="1">
        <w:r w:rsidR="009B183E" w:rsidRPr="00B828B3">
          <w:rPr>
            <w:rStyle w:val="Hyperlink"/>
            <w:noProof/>
          </w:rPr>
          <w:t>Figure 4</w:t>
        </w:r>
        <w:r w:rsidR="009B183E" w:rsidRPr="00B828B3">
          <w:rPr>
            <w:rStyle w:val="Hyperlink"/>
            <w:noProof/>
          </w:rPr>
          <w:noBreakHyphen/>
          <w:t>2 Temporal Discriminator Network</w:t>
        </w:r>
        <w:r w:rsidR="009B183E">
          <w:rPr>
            <w:noProof/>
            <w:webHidden/>
          </w:rPr>
          <w:tab/>
        </w:r>
        <w:r w:rsidR="009B183E">
          <w:rPr>
            <w:noProof/>
            <w:webHidden/>
          </w:rPr>
          <w:fldChar w:fldCharType="begin"/>
        </w:r>
        <w:r w:rsidR="009B183E">
          <w:rPr>
            <w:noProof/>
            <w:webHidden/>
          </w:rPr>
          <w:instrText xml:space="preserve"> PAGEREF _Toc51927749 \h </w:instrText>
        </w:r>
        <w:r w:rsidR="009B183E">
          <w:rPr>
            <w:noProof/>
            <w:webHidden/>
          </w:rPr>
        </w:r>
        <w:r w:rsidR="009B183E">
          <w:rPr>
            <w:noProof/>
            <w:webHidden/>
          </w:rPr>
          <w:fldChar w:fldCharType="separate"/>
        </w:r>
        <w:r w:rsidR="009B183E">
          <w:rPr>
            <w:noProof/>
            <w:webHidden/>
          </w:rPr>
          <w:t>36</w:t>
        </w:r>
        <w:r w:rsidR="009B183E">
          <w:rPr>
            <w:noProof/>
            <w:webHidden/>
          </w:rPr>
          <w:fldChar w:fldCharType="end"/>
        </w:r>
      </w:hyperlink>
    </w:p>
    <w:p w14:paraId="7B949664" w14:textId="25ECA8E5"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0" w:history="1">
        <w:r w:rsidR="009B183E" w:rsidRPr="00B828B3">
          <w:rPr>
            <w:rStyle w:val="Hyperlink"/>
            <w:noProof/>
          </w:rPr>
          <w:t>Figure 6</w:t>
        </w:r>
        <w:r w:rsidR="009B183E" w:rsidRPr="00B828B3">
          <w:rPr>
            <w:rStyle w:val="Hyperlink"/>
            <w:noProof/>
          </w:rPr>
          <w:noBreakHyphen/>
          <w:t>1 Flower to flower translation Result</w:t>
        </w:r>
        <w:r w:rsidR="009B183E">
          <w:rPr>
            <w:noProof/>
            <w:webHidden/>
          </w:rPr>
          <w:tab/>
        </w:r>
        <w:r w:rsidR="009B183E">
          <w:rPr>
            <w:noProof/>
            <w:webHidden/>
          </w:rPr>
          <w:fldChar w:fldCharType="begin"/>
        </w:r>
        <w:r w:rsidR="009B183E">
          <w:rPr>
            <w:noProof/>
            <w:webHidden/>
          </w:rPr>
          <w:instrText xml:space="preserve"> PAGEREF _Toc51927750 \h </w:instrText>
        </w:r>
        <w:r w:rsidR="009B183E">
          <w:rPr>
            <w:noProof/>
            <w:webHidden/>
          </w:rPr>
        </w:r>
        <w:r w:rsidR="009B183E">
          <w:rPr>
            <w:noProof/>
            <w:webHidden/>
          </w:rPr>
          <w:fldChar w:fldCharType="separate"/>
        </w:r>
        <w:r w:rsidR="009B183E">
          <w:rPr>
            <w:noProof/>
            <w:webHidden/>
          </w:rPr>
          <w:t>46</w:t>
        </w:r>
        <w:r w:rsidR="009B183E">
          <w:rPr>
            <w:noProof/>
            <w:webHidden/>
          </w:rPr>
          <w:fldChar w:fldCharType="end"/>
        </w:r>
      </w:hyperlink>
    </w:p>
    <w:p w14:paraId="0E5A78A9" w14:textId="6C1AE0DD"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1" w:history="1">
        <w:r w:rsidR="009B183E" w:rsidRPr="00B828B3">
          <w:rPr>
            <w:rStyle w:val="Hyperlink"/>
            <w:noProof/>
          </w:rPr>
          <w:t>Figure 6</w:t>
        </w:r>
        <w:r w:rsidR="009B183E" w:rsidRPr="00B828B3">
          <w:rPr>
            <w:rStyle w:val="Hyperlink"/>
            <w:noProof/>
          </w:rPr>
          <w:noBreakHyphen/>
          <w:t>2 weight Vanishing problem on CC+CP+TD</w:t>
        </w:r>
        <w:r w:rsidR="009B183E">
          <w:rPr>
            <w:noProof/>
            <w:webHidden/>
          </w:rPr>
          <w:tab/>
        </w:r>
        <w:r w:rsidR="009B183E">
          <w:rPr>
            <w:noProof/>
            <w:webHidden/>
          </w:rPr>
          <w:fldChar w:fldCharType="begin"/>
        </w:r>
        <w:r w:rsidR="009B183E">
          <w:rPr>
            <w:noProof/>
            <w:webHidden/>
          </w:rPr>
          <w:instrText xml:space="preserve"> PAGEREF _Toc51927751 \h </w:instrText>
        </w:r>
        <w:r w:rsidR="009B183E">
          <w:rPr>
            <w:noProof/>
            <w:webHidden/>
          </w:rPr>
        </w:r>
        <w:r w:rsidR="009B183E">
          <w:rPr>
            <w:noProof/>
            <w:webHidden/>
          </w:rPr>
          <w:fldChar w:fldCharType="separate"/>
        </w:r>
        <w:r w:rsidR="009B183E">
          <w:rPr>
            <w:noProof/>
            <w:webHidden/>
          </w:rPr>
          <w:t>47</w:t>
        </w:r>
        <w:r w:rsidR="009B183E">
          <w:rPr>
            <w:noProof/>
            <w:webHidden/>
          </w:rPr>
          <w:fldChar w:fldCharType="end"/>
        </w:r>
      </w:hyperlink>
    </w:p>
    <w:p w14:paraId="3FD3A876" w14:textId="5CD09B62"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2" w:history="1">
        <w:r w:rsidR="009B183E" w:rsidRPr="00B828B3">
          <w:rPr>
            <w:rStyle w:val="Hyperlink"/>
            <w:noProof/>
          </w:rPr>
          <w:t>Figure 6</w:t>
        </w:r>
        <w:r w:rsidR="009B183E" w:rsidRPr="00B828B3">
          <w:rPr>
            <w:rStyle w:val="Hyperlink"/>
            <w:noProof/>
          </w:rPr>
          <w:noBreakHyphen/>
          <w:t>3 CC+CP+TD with gradient penalty</w:t>
        </w:r>
        <w:r w:rsidR="009B183E">
          <w:rPr>
            <w:noProof/>
            <w:webHidden/>
          </w:rPr>
          <w:tab/>
        </w:r>
        <w:r w:rsidR="009B183E">
          <w:rPr>
            <w:noProof/>
            <w:webHidden/>
          </w:rPr>
          <w:fldChar w:fldCharType="begin"/>
        </w:r>
        <w:r w:rsidR="009B183E">
          <w:rPr>
            <w:noProof/>
            <w:webHidden/>
          </w:rPr>
          <w:instrText xml:space="preserve"> PAGEREF _Toc51927752 \h </w:instrText>
        </w:r>
        <w:r w:rsidR="009B183E">
          <w:rPr>
            <w:noProof/>
            <w:webHidden/>
          </w:rPr>
        </w:r>
        <w:r w:rsidR="009B183E">
          <w:rPr>
            <w:noProof/>
            <w:webHidden/>
          </w:rPr>
          <w:fldChar w:fldCharType="separate"/>
        </w:r>
        <w:r w:rsidR="009B183E">
          <w:rPr>
            <w:noProof/>
            <w:webHidden/>
          </w:rPr>
          <w:t>48</w:t>
        </w:r>
        <w:r w:rsidR="009B183E">
          <w:rPr>
            <w:noProof/>
            <w:webHidden/>
          </w:rPr>
          <w:fldChar w:fldCharType="end"/>
        </w:r>
      </w:hyperlink>
    </w:p>
    <w:p w14:paraId="35F29221" w14:textId="340DB348"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3" w:history="1">
        <w:r w:rsidR="009B183E" w:rsidRPr="00B828B3">
          <w:rPr>
            <w:rStyle w:val="Hyperlink"/>
            <w:noProof/>
          </w:rPr>
          <w:t>Figure 6</w:t>
        </w:r>
        <w:r w:rsidR="009B183E" w:rsidRPr="00B828B3">
          <w:rPr>
            <w:rStyle w:val="Hyperlink"/>
            <w:noProof/>
          </w:rPr>
          <w:noBreakHyphen/>
          <w:t>4 Day to Sunset translation output Result</w:t>
        </w:r>
        <w:r w:rsidR="009B183E">
          <w:rPr>
            <w:noProof/>
            <w:webHidden/>
          </w:rPr>
          <w:tab/>
        </w:r>
        <w:r w:rsidR="009B183E">
          <w:rPr>
            <w:noProof/>
            <w:webHidden/>
          </w:rPr>
          <w:fldChar w:fldCharType="begin"/>
        </w:r>
        <w:r w:rsidR="009B183E">
          <w:rPr>
            <w:noProof/>
            <w:webHidden/>
          </w:rPr>
          <w:instrText xml:space="preserve"> PAGEREF _Toc51927753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35DCDEF8" w14:textId="3D44486A"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4" w:history="1">
        <w:r w:rsidR="009B183E" w:rsidRPr="00B828B3">
          <w:rPr>
            <w:rStyle w:val="Hyperlink"/>
            <w:noProof/>
          </w:rPr>
          <w:t>Figure 6</w:t>
        </w:r>
        <w:r w:rsidR="009B183E" w:rsidRPr="00B828B3">
          <w:rPr>
            <w:rStyle w:val="Hyperlink"/>
            <w:noProof/>
          </w:rPr>
          <w:noBreakHyphen/>
          <w:t>5 Sunset to Day translation Output Result</w:t>
        </w:r>
        <w:r w:rsidR="009B183E">
          <w:rPr>
            <w:noProof/>
            <w:webHidden/>
          </w:rPr>
          <w:tab/>
        </w:r>
        <w:r w:rsidR="009B183E">
          <w:rPr>
            <w:noProof/>
            <w:webHidden/>
          </w:rPr>
          <w:fldChar w:fldCharType="begin"/>
        </w:r>
        <w:r w:rsidR="009B183E">
          <w:rPr>
            <w:noProof/>
            <w:webHidden/>
          </w:rPr>
          <w:instrText xml:space="preserve"> PAGEREF _Toc51927754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7562A7E8" w14:textId="363917FB"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5" w:history="1">
        <w:r w:rsidR="009B183E" w:rsidRPr="00B828B3">
          <w:rPr>
            <w:rStyle w:val="Hyperlink"/>
            <w:noProof/>
          </w:rPr>
          <w:t>Figure 6</w:t>
        </w:r>
        <w:r w:rsidR="009B183E" w:rsidRPr="00B828B3">
          <w:rPr>
            <w:rStyle w:val="Hyperlink"/>
            <w:noProof/>
          </w:rPr>
          <w:noBreakHyphen/>
          <w:t>6 comparisons between Cycle-GAN with this thesis work</w:t>
        </w:r>
        <w:r w:rsidR="009B183E">
          <w:rPr>
            <w:noProof/>
            <w:webHidden/>
          </w:rPr>
          <w:tab/>
        </w:r>
        <w:r w:rsidR="009B183E">
          <w:rPr>
            <w:noProof/>
            <w:webHidden/>
          </w:rPr>
          <w:fldChar w:fldCharType="begin"/>
        </w:r>
        <w:r w:rsidR="009B183E">
          <w:rPr>
            <w:noProof/>
            <w:webHidden/>
          </w:rPr>
          <w:instrText xml:space="preserve"> PAGEREF _Toc51927755 \h </w:instrText>
        </w:r>
        <w:r w:rsidR="009B183E">
          <w:rPr>
            <w:noProof/>
            <w:webHidden/>
          </w:rPr>
        </w:r>
        <w:r w:rsidR="009B183E">
          <w:rPr>
            <w:noProof/>
            <w:webHidden/>
          </w:rPr>
          <w:fldChar w:fldCharType="separate"/>
        </w:r>
        <w:r w:rsidR="009B183E">
          <w:rPr>
            <w:noProof/>
            <w:webHidden/>
          </w:rPr>
          <w:t>51</w:t>
        </w:r>
        <w:r w:rsidR="009B183E">
          <w:rPr>
            <w:noProof/>
            <w:webHidden/>
          </w:rPr>
          <w:fldChar w:fldCharType="end"/>
        </w:r>
      </w:hyperlink>
    </w:p>
    <w:p w14:paraId="64D06AFC" w14:textId="5B986C2C"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6" w:history="1">
        <w:r w:rsidR="009B183E" w:rsidRPr="00B828B3">
          <w:rPr>
            <w:rStyle w:val="Hyperlink"/>
            <w:noProof/>
          </w:rPr>
          <w:t>Figure 6</w:t>
        </w:r>
        <w:r w:rsidR="009B183E" w:rsidRPr="00B828B3">
          <w:rPr>
            <w:rStyle w:val="Hyperlink"/>
            <w:noProof/>
          </w:rPr>
          <w:noBreakHyphen/>
          <w:t>7 Obama to Trump Translation Result</w:t>
        </w:r>
        <w:r w:rsidR="009B183E">
          <w:rPr>
            <w:noProof/>
            <w:webHidden/>
          </w:rPr>
          <w:tab/>
        </w:r>
        <w:r w:rsidR="009B183E">
          <w:rPr>
            <w:noProof/>
            <w:webHidden/>
          </w:rPr>
          <w:fldChar w:fldCharType="begin"/>
        </w:r>
        <w:r w:rsidR="009B183E">
          <w:rPr>
            <w:noProof/>
            <w:webHidden/>
          </w:rPr>
          <w:instrText xml:space="preserve"> PAGEREF _Toc51927756 \h </w:instrText>
        </w:r>
        <w:r w:rsidR="009B183E">
          <w:rPr>
            <w:noProof/>
            <w:webHidden/>
          </w:rPr>
        </w:r>
        <w:r w:rsidR="009B183E">
          <w:rPr>
            <w:noProof/>
            <w:webHidden/>
          </w:rPr>
          <w:fldChar w:fldCharType="separate"/>
        </w:r>
        <w:r w:rsidR="009B183E">
          <w:rPr>
            <w:noProof/>
            <w:webHidden/>
          </w:rPr>
          <w:t>52</w:t>
        </w:r>
        <w:r w:rsidR="009B183E">
          <w:rPr>
            <w:noProof/>
            <w:webHidden/>
          </w:rPr>
          <w:fldChar w:fldCharType="end"/>
        </w:r>
      </w:hyperlink>
    </w:p>
    <w:p w14:paraId="2AA5418E" w14:textId="49BA902E" w:rsidR="009B183E" w:rsidRDefault="00AF3CDF">
      <w:pPr>
        <w:pStyle w:val="TableofFigures"/>
        <w:tabs>
          <w:tab w:val="right" w:leader="dot" w:pos="9016"/>
        </w:tabs>
        <w:rPr>
          <w:rFonts w:asciiTheme="minorHAnsi" w:eastAsiaTheme="minorEastAsia" w:hAnsiTheme="minorHAnsi" w:cstheme="minorBidi"/>
          <w:noProof/>
          <w:sz w:val="22"/>
          <w:szCs w:val="22"/>
        </w:rPr>
      </w:pPr>
      <w:hyperlink w:anchor="_Toc51927757" w:history="1">
        <w:r w:rsidR="009B183E" w:rsidRPr="00B828B3">
          <w:rPr>
            <w:rStyle w:val="Hyperlink"/>
            <w:noProof/>
          </w:rPr>
          <w:t>Figure 6</w:t>
        </w:r>
        <w:r w:rsidR="009B183E" w:rsidRPr="00B828B3">
          <w:rPr>
            <w:rStyle w:val="Hyperlink"/>
            <w:noProof/>
          </w:rPr>
          <w:noBreakHyphen/>
          <w:t>8 RC Trump Generated image sequences</w:t>
        </w:r>
        <w:r w:rsidR="009B183E">
          <w:rPr>
            <w:noProof/>
            <w:webHidden/>
          </w:rPr>
          <w:tab/>
        </w:r>
        <w:r w:rsidR="009B183E">
          <w:rPr>
            <w:noProof/>
            <w:webHidden/>
          </w:rPr>
          <w:fldChar w:fldCharType="begin"/>
        </w:r>
        <w:r w:rsidR="009B183E">
          <w:rPr>
            <w:noProof/>
            <w:webHidden/>
          </w:rPr>
          <w:instrText xml:space="preserve"> PAGEREF _Toc51927757 \h </w:instrText>
        </w:r>
        <w:r w:rsidR="009B183E">
          <w:rPr>
            <w:noProof/>
            <w:webHidden/>
          </w:rPr>
        </w:r>
        <w:r w:rsidR="009B183E">
          <w:rPr>
            <w:noProof/>
            <w:webHidden/>
          </w:rPr>
          <w:fldChar w:fldCharType="separate"/>
        </w:r>
        <w:r w:rsidR="009B183E">
          <w:rPr>
            <w:noProof/>
            <w:webHidden/>
          </w:rPr>
          <w:t>53</w:t>
        </w:r>
        <w:r w:rsidR="009B183E">
          <w:rPr>
            <w:noProof/>
            <w:webHidden/>
          </w:rPr>
          <w:fldChar w:fldCharType="end"/>
        </w:r>
      </w:hyperlink>
    </w:p>
    <w:p w14:paraId="2E6E51AE" w14:textId="20D0AFA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AF3CDF">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2773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46784F">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77E0F964"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35025D">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 xml:space="preserve">law enforcement </w:t>
      </w:r>
      <w:r w:rsidR="00B44282" w:rsidRPr="00AF250F">
        <w:lastRenderedPageBreak/>
        <w:t>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0B1778A" w:rsidR="0046784F" w:rsidRPr="00611D77" w:rsidRDefault="0046784F" w:rsidP="002B3670">
                            <w:pPr>
                              <w:pStyle w:val="Caption"/>
                              <w:jc w:val="center"/>
                              <w:rPr>
                                <w:color w:val="auto"/>
                                <w:sz w:val="36"/>
                                <w:szCs w:val="36"/>
                              </w:rPr>
                            </w:pPr>
                            <w:bookmarkStart w:id="16" w:name="_Toc51927739"/>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Cycle Gan vs</w:t>
                            </w:r>
                            <w:r w:rsidR="004B5B5E">
                              <w:rPr>
                                <w:color w:val="auto"/>
                                <w:sz w:val="24"/>
                                <w:szCs w:val="24"/>
                              </w:rPr>
                              <w:t>.</w:t>
                            </w:r>
                            <w:r w:rsidRPr="00611D77">
                              <w:rPr>
                                <w:color w:val="auto"/>
                                <w:sz w:val="24"/>
                                <w:szCs w:val="24"/>
                              </w:rPr>
                              <w:t xml:space="preserve"> Re</w:t>
                            </w:r>
                            <w:r w:rsidR="008E71E4">
                              <w:rPr>
                                <w:color w:val="auto"/>
                                <w:sz w:val="24"/>
                                <w:szCs w:val="24"/>
                              </w:rPr>
                              <w:t>C</w:t>
                            </w:r>
                            <w:r w:rsidRPr="00611D77">
                              <w:rPr>
                                <w:color w:val="auto"/>
                                <w:sz w:val="24"/>
                                <w:szCs w:val="24"/>
                              </w:rPr>
                              <w:t>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70B1778A" w:rsidR="0046784F" w:rsidRPr="00611D77" w:rsidRDefault="0046784F" w:rsidP="002B3670">
                      <w:pPr>
                        <w:pStyle w:val="Caption"/>
                        <w:jc w:val="center"/>
                        <w:rPr>
                          <w:color w:val="auto"/>
                          <w:sz w:val="36"/>
                          <w:szCs w:val="36"/>
                        </w:rPr>
                      </w:pPr>
                      <w:bookmarkStart w:id="17" w:name="_Toc51927739"/>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Cycle Gan vs</w:t>
                      </w:r>
                      <w:r w:rsidR="004B5B5E">
                        <w:rPr>
                          <w:color w:val="auto"/>
                          <w:sz w:val="24"/>
                          <w:szCs w:val="24"/>
                        </w:rPr>
                        <w:t>.</w:t>
                      </w:r>
                      <w:r w:rsidRPr="00611D77">
                        <w:rPr>
                          <w:color w:val="auto"/>
                          <w:sz w:val="24"/>
                          <w:szCs w:val="24"/>
                        </w:rPr>
                        <w:t xml:space="preserve"> Re</w:t>
                      </w:r>
                      <w:r w:rsidR="008E71E4">
                        <w:rPr>
                          <w:color w:val="auto"/>
                          <w:sz w:val="24"/>
                          <w:szCs w:val="24"/>
                        </w:rPr>
                        <w:t>C</w:t>
                      </w:r>
                      <w:r w:rsidRPr="00611D77">
                        <w:rPr>
                          <w:color w:val="auto"/>
                          <w:sz w:val="24"/>
                          <w:szCs w:val="24"/>
                        </w:rPr>
                        <w:t>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2441351C"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w:t>
      </w:r>
      <w:r w:rsidR="00320103">
        <w:t>Instead of generating random data, the newly introduced condition variable would generate</w:t>
      </w:r>
      <w:r w:rsidRPr="00AF250F">
        <w:t xml:space="preserve"> a particular data distribution specified by the conditioning variable. </w:t>
      </w:r>
      <w:r w:rsidR="00320103">
        <w:t>The random noise input to the generator will be mainly</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FD43761"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w:t>
      </w:r>
      <w:r w:rsidR="00C376D0">
        <w:t>rom one domain to another while preserving the target domain's style</w:t>
      </w:r>
      <w:r w:rsidRPr="00AF250F">
        <w:t>.</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00C376D0">
        <w:t>. They lack generalization and do</w:t>
      </w:r>
      <w:r w:rsidR="001867C2">
        <w:t xml:space="preserve"> no</w:t>
      </w:r>
      <w:r w:rsidRPr="00AF250F">
        <w:t>t work well if there is occlusion.  The second approach use paired image to image translation such as pix2pix -in an image</w:t>
      </w:r>
      <w:r w:rsidR="00C376D0">
        <w:t>,</w:t>
      </w:r>
      <w:r w:rsidRPr="00AF250F">
        <w:t xml:space="preserv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C376D0">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74463CFC" w:rsidR="00CE50D2" w:rsidRPr="00AF250F" w:rsidRDefault="001C1FA8" w:rsidP="00267F4A">
      <w:r w:rsidRPr="00AF250F">
        <w:lastRenderedPageBreak/>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C376D0">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46784F">
      <w:pPr>
        <w:pStyle w:val="Heading2"/>
      </w:pPr>
      <w:bookmarkStart w:id="18" w:name="_Toc51695515"/>
      <w:bookmarkEnd w:id="12"/>
      <w:r w:rsidRPr="00AF250F">
        <w:t>Motivation</w:t>
      </w:r>
      <w:bookmarkEnd w:id="18"/>
    </w:p>
    <w:p w14:paraId="4F6803FF" w14:textId="201D51D9"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C376D0">
        <w:t>. However,</w:t>
      </w:r>
      <w:r w:rsidR="00DD077B" w:rsidRPr="00AF250F">
        <w:t xml:space="preserve"> </w:t>
      </w:r>
      <w:r w:rsidR="00C376D0">
        <w:t>there is still a big problem in collecting data,</w:t>
      </w:r>
      <w:r w:rsidR="00DD077B" w:rsidRPr="00AF250F">
        <w:t xml:space="preserve"> </w:t>
      </w:r>
      <w:r w:rsidR="002358CF" w:rsidRPr="00AF250F">
        <w:t>e</w:t>
      </w:r>
      <w:r w:rsidR="00DD077B" w:rsidRPr="00AF250F">
        <w:t>specially when we need paired data</w:t>
      </w:r>
      <w:r w:rsidR="001157A4" w:rsidRPr="00AF250F">
        <w:t>set (</w:t>
      </w:r>
      <w:r w:rsidR="006F7F02" w:rsidRPr="00AF250F">
        <w:t xml:space="preserve">such as </w:t>
      </w:r>
      <w:r w:rsidR="001157A4" w:rsidRPr="00AF250F">
        <w:t>day and night)</w:t>
      </w:r>
      <w:r w:rsidR="00C376D0">
        <w:t>. S</w:t>
      </w:r>
      <w:r w:rsidR="0030288C" w:rsidRPr="00AF250F">
        <w:t>ince</w:t>
      </w:r>
      <w:r w:rsidR="001157A4" w:rsidRPr="00AF250F">
        <w:t xml:space="preserve"> capturing dataset</w:t>
      </w:r>
      <w:r w:rsidR="00576712" w:rsidRPr="00AF250F">
        <w:t>s</w:t>
      </w:r>
      <w:r w:rsidR="001157A4" w:rsidRPr="00AF250F">
        <w:t xml:space="preserve"> in two</w:t>
      </w:r>
      <w:r w:rsidR="00576712" w:rsidRPr="00AF250F">
        <w:t xml:space="preserve"> (or more)</w:t>
      </w:r>
      <w:r w:rsidR="0035025D">
        <w:t>,</w:t>
      </w:r>
      <w:r w:rsidR="00576712" w:rsidRPr="00AF250F">
        <w:t xml:space="preserve"> </w:t>
      </w:r>
      <w:r w:rsidR="001157A4" w:rsidRPr="00AF250F">
        <w:t>completely different environment</w:t>
      </w:r>
      <w:r w:rsidR="002358CF" w:rsidRPr="00AF250F">
        <w:t>s</w:t>
      </w:r>
      <w:r w:rsidR="001157A4" w:rsidRPr="00AF250F">
        <w:t xml:space="preserve"> </w:t>
      </w:r>
      <w:r w:rsidR="0035025D">
        <w:t>are</w:t>
      </w:r>
      <w:r w:rsidR="001157A4" w:rsidRPr="00AF250F">
        <w:t xml:space="preserve"> </w:t>
      </w:r>
      <w:r w:rsidR="00576712" w:rsidRPr="00AF250F">
        <w:t>dreadful</w:t>
      </w:r>
      <w:r w:rsidR="005A617F" w:rsidRPr="00AF250F">
        <w:t xml:space="preserve">. </w:t>
      </w:r>
      <w:r w:rsidR="00046D79" w:rsidRPr="00AF250F">
        <w:t>T</w:t>
      </w:r>
      <w:r w:rsidR="005A617F" w:rsidRPr="00AF250F">
        <w:t>his thesis work plan to improve video to video transfer</w:t>
      </w:r>
      <w:r w:rsidR="0035025D">
        <w:t>,</w:t>
      </w:r>
      <w:r w:rsidR="00576712" w:rsidRPr="00AF250F">
        <w:t xml:space="preserve"> which is one of the mechanisms to overcome such problems</w:t>
      </w:r>
      <w:r w:rsidR="0035025D">
        <w:t>,</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46784F">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46784F">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46784F">
      <w:pPr>
        <w:pStyle w:val="Heading2"/>
      </w:pPr>
      <w:bookmarkStart w:id="44" w:name="_Toc21334375"/>
      <w:bookmarkStart w:id="45" w:name="_Toc51695520"/>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0CCC5716"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35025D">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46784F">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lastRenderedPageBreak/>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46784F">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lastRenderedPageBreak/>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46784F">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FB5939" w:rsidR="0046784F" w:rsidRPr="00611D77" w:rsidRDefault="0046784F" w:rsidP="002B3670">
                            <w:pPr>
                              <w:pStyle w:val="Caption"/>
                              <w:jc w:val="center"/>
                              <w:rPr>
                                <w:noProof/>
                                <w:color w:val="auto"/>
                                <w:sz w:val="36"/>
                                <w:szCs w:val="36"/>
                              </w:rPr>
                            </w:pPr>
                            <w:bookmarkStart w:id="105" w:name="_Toc51927740"/>
                            <w:r w:rsidRPr="00611D77">
                              <w:rPr>
                                <w:color w:val="auto"/>
                                <w:sz w:val="24"/>
                                <w:szCs w:val="24"/>
                              </w:rPr>
                              <w:t>Figure</w:t>
                            </w:r>
                            <w:r>
                              <w:rPr>
                                <w:color w:val="auto"/>
                                <w:sz w:val="24"/>
                                <w:szCs w:val="24"/>
                              </w:rPr>
                              <w:t xml:space="preserv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FB5939" w:rsidR="0046784F" w:rsidRPr="00611D77" w:rsidRDefault="0046784F" w:rsidP="002B3670">
                      <w:pPr>
                        <w:pStyle w:val="Caption"/>
                        <w:jc w:val="center"/>
                        <w:rPr>
                          <w:noProof/>
                          <w:color w:val="auto"/>
                          <w:sz w:val="36"/>
                          <w:szCs w:val="36"/>
                        </w:rPr>
                      </w:pPr>
                      <w:bookmarkStart w:id="106" w:name="_Toc51927740"/>
                      <w:r w:rsidRPr="00611D77">
                        <w:rPr>
                          <w:color w:val="auto"/>
                          <w:sz w:val="24"/>
                          <w:szCs w:val="24"/>
                        </w:rPr>
                        <w:t>Figure</w:t>
                      </w:r>
                      <w:r>
                        <w:rPr>
                          <w:color w:val="auto"/>
                          <w:sz w:val="24"/>
                          <w:szCs w:val="24"/>
                        </w:rPr>
                        <w:t xml:space="preserv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46784F">
      <w:pPr>
        <w:pStyle w:val="Heading2"/>
      </w:pPr>
      <w:bookmarkStart w:id="106" w:name="_Inside_GAN"/>
      <w:bookmarkStart w:id="107" w:name="_Toc5169553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8"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2200C0">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9553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4" w:name="_Toc5193436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AF3CD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AF3CD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95533"/>
      <w:r w:rsidRPr="00AF250F">
        <w:rPr>
          <w:shd w:val="clear" w:color="auto" w:fill="FFFFFF"/>
        </w:rPr>
        <w:t>Conditional GAN</w:t>
      </w:r>
      <w:bookmarkEnd w:id="125"/>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46784F" w:rsidRPr="00611D77" w:rsidRDefault="0046784F" w:rsidP="009F0323">
                            <w:pPr>
                              <w:pStyle w:val="Caption"/>
                              <w:jc w:val="center"/>
                              <w:rPr>
                                <w:noProof/>
                                <w:color w:val="auto"/>
                                <w:sz w:val="36"/>
                                <w:szCs w:val="36"/>
                              </w:rPr>
                            </w:pPr>
                            <w:bookmarkStart w:id="126" w:name="_Toc51927741"/>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46784F" w:rsidRPr="00611D77" w:rsidRDefault="0046784F" w:rsidP="009F0323">
                      <w:pPr>
                        <w:pStyle w:val="Caption"/>
                        <w:jc w:val="center"/>
                        <w:rPr>
                          <w:noProof/>
                          <w:color w:val="auto"/>
                          <w:sz w:val="36"/>
                          <w:szCs w:val="36"/>
                        </w:rPr>
                      </w:pPr>
                      <w:bookmarkStart w:id="128" w:name="_Toc51927741"/>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46784F">
      <w:pPr>
        <w:pStyle w:val="Heading2"/>
        <w:rPr>
          <w:rStyle w:val="muitypography-root"/>
        </w:rPr>
      </w:pPr>
      <w:bookmarkStart w:id="127" w:name="_Toc51695534"/>
      <w:r w:rsidRPr="00AF250F">
        <w:rPr>
          <w:rStyle w:val="muitypography-root"/>
        </w:rPr>
        <w:t>Variational Autoencoders</w:t>
      </w:r>
      <w:bookmarkEnd w:id="127"/>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46784F">
      <w:pPr>
        <w:pStyle w:val="Heading2"/>
      </w:pPr>
      <w:bookmarkStart w:id="128" w:name="_Toc51695535"/>
      <w:r w:rsidRPr="00AF250F">
        <w:t>GAN based Image-to-Image Translation using unpaired training data</w:t>
      </w:r>
      <w:bookmarkEnd w:id="128"/>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F349DC6"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lastRenderedPageBreak/>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29" w:name="_Toc51927742"/>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504FA3F3" w:rsidR="005E42A1" w:rsidRPr="00AF250F" w:rsidRDefault="005E42A1" w:rsidP="005E42A1">
      <w:pPr>
        <w:pStyle w:val="Caption"/>
        <w:keepNext/>
        <w:rPr>
          <w:color w:val="auto"/>
          <w:sz w:val="24"/>
          <w:szCs w:val="24"/>
        </w:rPr>
      </w:pPr>
      <w:bookmarkStart w:id="130" w:name="_Toc5193436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1" w:name="_Hlk34646532"/>
          <w:p w14:paraId="3A342949" w14:textId="442068B9" w:rsidR="0090435F" w:rsidRPr="00AF250F" w:rsidRDefault="00AF3CDF"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AF3CDF"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AF3CD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AF3CD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46784F" w:rsidRPr="00611D77" w:rsidRDefault="0046784F" w:rsidP="004C5213">
                            <w:pPr>
                              <w:pStyle w:val="Caption"/>
                              <w:jc w:val="center"/>
                              <w:rPr>
                                <w:noProof/>
                                <w:color w:val="auto"/>
                                <w:sz w:val="36"/>
                                <w:szCs w:val="36"/>
                              </w:rPr>
                            </w:pPr>
                            <w:bookmarkStart w:id="132" w:name="_Toc51927743"/>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46784F" w:rsidRPr="00611D77" w:rsidRDefault="0046784F" w:rsidP="004C5213">
                      <w:pPr>
                        <w:pStyle w:val="Caption"/>
                        <w:jc w:val="center"/>
                        <w:rPr>
                          <w:noProof/>
                          <w:color w:val="auto"/>
                          <w:sz w:val="36"/>
                          <w:szCs w:val="36"/>
                        </w:rPr>
                      </w:pPr>
                      <w:bookmarkStart w:id="135" w:name="_Toc51927743"/>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46784F">
      <w:pPr>
        <w:pStyle w:val="Heading2"/>
      </w:pPr>
      <w:bookmarkStart w:id="133" w:name="_Toc51695536"/>
      <w:r w:rsidRPr="00AF250F">
        <w:rPr>
          <w:rStyle w:val="Heading2Char"/>
          <w:b/>
        </w:rPr>
        <w:t>Video to video translation</w:t>
      </w:r>
      <w:bookmarkEnd w:id="133"/>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w:t>
      </w:r>
      <w:r w:rsidR="009C166F" w:rsidRPr="00AF250F">
        <w:lastRenderedPageBreak/>
        <w:t xml:space="preserve">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46784F">
      <w:pPr>
        <w:pStyle w:val="Heading2"/>
      </w:pPr>
      <w:bookmarkStart w:id="134" w:name="_Problems_in_Translation"/>
      <w:bookmarkStart w:id="135" w:name="_Toc51695537"/>
      <w:bookmarkEnd w:id="134"/>
      <w:r w:rsidRPr="00AF250F">
        <w:t>Problems in Translation Networks</w:t>
      </w:r>
      <w:bookmarkEnd w:id="135"/>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6" w:name="_Toc46601418"/>
      <w:bookmarkStart w:id="137" w:name="_Toc46601555"/>
      <w:bookmarkStart w:id="138" w:name="_Toc46746815"/>
      <w:bookmarkStart w:id="139" w:name="_Toc47207596"/>
      <w:bookmarkStart w:id="140" w:name="_Toc47231504"/>
      <w:bookmarkStart w:id="141" w:name="_Toc48646296"/>
      <w:bookmarkStart w:id="142" w:name="_Toc48646390"/>
      <w:bookmarkStart w:id="143" w:name="_Toc46601419"/>
      <w:bookmarkStart w:id="144" w:name="_Toc46601556"/>
      <w:bookmarkStart w:id="145" w:name="_Toc46746816"/>
      <w:bookmarkStart w:id="146" w:name="_Toc47207597"/>
      <w:bookmarkStart w:id="147" w:name="_Toc47231505"/>
      <w:bookmarkStart w:id="148" w:name="_Toc48646297"/>
      <w:bookmarkStart w:id="149" w:name="_Toc4864639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1E66BC9" w14:textId="17198172" w:rsidR="00022A8C" w:rsidRPr="00AF250F" w:rsidRDefault="00022A8C" w:rsidP="0046784F">
      <w:pPr>
        <w:pStyle w:val="Heading2"/>
      </w:pPr>
      <w:bookmarkStart w:id="150" w:name="_Temporal_information"/>
      <w:bookmarkStart w:id="151" w:name="_Toc51695538"/>
      <w:bookmarkEnd w:id="150"/>
      <w:r w:rsidRPr="00AF250F">
        <w:t>Temporal information</w:t>
      </w:r>
      <w:bookmarkEnd w:id="151"/>
      <w:r w:rsidRPr="00AF250F">
        <w:t xml:space="preserve"> </w:t>
      </w:r>
    </w:p>
    <w:p w14:paraId="40E2DF44" w14:textId="71FAAC09"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A4C4FEF"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2A0F2FB2" w:rsidR="0046784F" w:rsidRPr="00B64C2F" w:rsidRDefault="0046784F" w:rsidP="00B64C2F">
                            <w:pPr>
                              <w:pStyle w:val="Caption"/>
                              <w:jc w:val="center"/>
                              <w:rPr>
                                <w:color w:val="auto"/>
                                <w:sz w:val="24"/>
                                <w:szCs w:val="24"/>
                              </w:rPr>
                            </w:pPr>
                            <w:bookmarkStart w:id="152" w:name="_Toc51927744"/>
                            <w:r w:rsidRPr="00A1589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15893">
                              <w:rPr>
                                <w:color w:val="auto"/>
                                <w:sz w:val="24"/>
                                <w:szCs w:val="24"/>
                              </w:rPr>
                              <w:t xml:space="preserve"> Detection of the optical flow in 3 consecutive image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2A0F2FB2" w:rsidR="0046784F" w:rsidRPr="00B64C2F" w:rsidRDefault="0046784F" w:rsidP="00B64C2F">
                      <w:pPr>
                        <w:pStyle w:val="Caption"/>
                        <w:jc w:val="center"/>
                        <w:rPr>
                          <w:color w:val="auto"/>
                          <w:sz w:val="24"/>
                          <w:szCs w:val="24"/>
                        </w:rPr>
                      </w:pPr>
                      <w:bookmarkStart w:id="156" w:name="_Toc51927744"/>
                      <w:r w:rsidRPr="00A1589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r w:rsidR="00A664A2">
        <w:t>il</w:t>
      </w:r>
      <w:r w:rsidR="00903B09" w:rsidRPr="00903B09">
        <w:t>lustration,</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9B183E">
        <w:rPr>
          <w:shd w:val="clear" w:color="auto" w:fill="FFFFFF"/>
        </w:rPr>
        <w:t>,</w:t>
      </w:r>
      <w:r w:rsidR="00991395" w:rsidRPr="00AF250F">
        <w:rPr>
          <w:shd w:val="clear" w:color="auto" w:fill="FFFFFF"/>
        </w:rPr>
        <w:t xml:space="preserve"> </w:t>
      </w:r>
      <w:r w:rsidR="00903B09">
        <w:rPr>
          <w:shd w:val="clear" w:color="auto" w:fill="FFFFFF"/>
        </w:rPr>
        <w:t xml:space="preserve">such </w:t>
      </w:r>
      <w:r w:rsidR="00991395" w:rsidRPr="00AF250F">
        <w:rPr>
          <w:shd w:val="clear" w:color="auto" w:fill="FFFFFF"/>
        </w:rPr>
        <w:t>as optical flow and pose estimation</w:t>
      </w:r>
      <w:r w:rsidR="009B183E">
        <w:rPr>
          <w:shd w:val="clear" w:color="auto" w:fill="FFFFFF"/>
        </w:rPr>
        <w:t>. T</w:t>
      </w:r>
      <w:r w:rsidR="00991395" w:rsidRPr="00AF250F">
        <w:rPr>
          <w:shd w:val="clear" w:color="auto" w:fill="FFFFFF"/>
        </w:rPr>
        <w:t xml:space="preserve">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dimen</w:t>
      </w:r>
      <w:r w:rsidR="009B183E">
        <w:rPr>
          <w:shd w:val="clear" w:color="auto" w:fill="FFFFFF"/>
        </w:rPr>
        <w:t>s</w:t>
      </w:r>
      <w:r w:rsidR="009B54C7">
        <w:rPr>
          <w:shd w:val="clear" w:color="auto" w:fill="FFFFFF"/>
        </w:rPr>
        <w:t xml:space="preserve">ion through </w:t>
      </w:r>
      <w:r w:rsidR="00F02B2A">
        <w:rPr>
          <w:shd w:val="clear" w:color="auto" w:fill="FFFFFF"/>
        </w:rPr>
        <w:t>specially mode</w:t>
      </w:r>
      <w:r w:rsidR="009B183E">
        <w:rPr>
          <w:shd w:val="clear" w:color="auto" w:fill="FFFFFF"/>
        </w:rPr>
        <w:t>l</w:t>
      </w:r>
      <w:r w:rsidR="00F02B2A">
        <w:rPr>
          <w:shd w:val="clear" w:color="auto" w:fill="FFFFFF"/>
        </w:rPr>
        <w:t xml:space="preserv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xml:space="preserve">. Examples </w:t>
      </w:r>
      <w:r w:rsidR="00991395" w:rsidRPr="00AF250F">
        <w:rPr>
          <w:shd w:val="clear" w:color="auto" w:fill="FFFFFF"/>
        </w:rPr>
        <w:lastRenderedPageBreak/>
        <w:t>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Indeed, some of the works have been done blend the above techniques, such as Park et</w:t>
      </w:r>
      <w:r w:rsidR="009B183E">
        <w:rPr>
          <w:shd w:val="clear" w:color="auto" w:fill="FFFFFF"/>
        </w:rPr>
        <w:t xml:space="preserve"> </w:t>
      </w:r>
      <w:r w:rsidR="00D70F02" w:rsidRPr="00AF250F">
        <w:rPr>
          <w:shd w:val="clear" w:color="auto" w:fill="FFFFFF"/>
        </w:rPr>
        <w:t xml:space="preserve">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3" w:name="_Optical_flow"/>
      <w:bookmarkStart w:id="154" w:name="_Toc51695539"/>
      <w:bookmarkEnd w:id="153"/>
      <w:r w:rsidRPr="00AF250F">
        <w:rPr>
          <w:shd w:val="clear" w:color="auto" w:fill="FFFFFF"/>
        </w:rPr>
        <w:t>Optical flow</w:t>
      </w:r>
      <w:bookmarkEnd w:id="154"/>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5" w:name="_Toc51695540"/>
      <w:r w:rsidRPr="00AF250F">
        <w:t>Pose estimation</w:t>
      </w:r>
      <w:bookmarkEnd w:id="155"/>
    </w:p>
    <w:p w14:paraId="252524D7" w14:textId="13CAD00F"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w:t>
      </w:r>
      <w:r w:rsidR="008220ED" w:rsidRPr="00AF250F">
        <w:lastRenderedPageBreak/>
        <w:t>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5C909B44" w:rsidR="0046784F" w:rsidRPr="00611D77" w:rsidRDefault="0046784F" w:rsidP="00C65444">
                            <w:pPr>
                              <w:pStyle w:val="Caption"/>
                              <w:jc w:val="center"/>
                              <w:rPr>
                                <w:color w:val="auto"/>
                                <w:sz w:val="36"/>
                                <w:szCs w:val="36"/>
                              </w:rPr>
                            </w:pPr>
                            <w:bookmarkStart w:id="156" w:name="_Toc47219620"/>
                            <w:bookmarkStart w:id="157" w:name="_Toc51927745"/>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5C909B44" w:rsidR="0046784F" w:rsidRPr="00611D77" w:rsidRDefault="0046784F" w:rsidP="00C65444">
                      <w:pPr>
                        <w:pStyle w:val="Caption"/>
                        <w:jc w:val="center"/>
                        <w:rPr>
                          <w:color w:val="auto"/>
                          <w:sz w:val="36"/>
                          <w:szCs w:val="36"/>
                        </w:rPr>
                      </w:pPr>
                      <w:bookmarkStart w:id="162" w:name="_Toc47219620"/>
                      <w:bookmarkStart w:id="163" w:name="_Toc51927745"/>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8" w:name="_Toc51695541"/>
      <w:r w:rsidRPr="00AF250F">
        <w:t>3D convolutional tensor</w:t>
      </w:r>
      <w:bookmarkEnd w:id="158"/>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9" w:name="_Toc51695542"/>
      <w:r w:rsidRPr="00AF250F">
        <w:lastRenderedPageBreak/>
        <w:t xml:space="preserve">Recurrent </w:t>
      </w:r>
      <w:r w:rsidR="005D7067" w:rsidRPr="00AF250F">
        <w:t>temporal</w:t>
      </w:r>
      <w:bookmarkEnd w:id="159"/>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46784F">
      <w:pPr>
        <w:pStyle w:val="Heading2"/>
      </w:pPr>
      <w:bookmarkStart w:id="160" w:name="_Toc51695543"/>
      <w:r w:rsidRPr="00AF250F">
        <w:t xml:space="preserve">Recent works on </w:t>
      </w:r>
      <w:proofErr w:type="spellStart"/>
      <w:r w:rsidRPr="00AF250F">
        <w:t>Spatio</w:t>
      </w:r>
      <w:proofErr w:type="spellEnd"/>
      <w:r w:rsidRPr="00AF250F">
        <w:t>-temporal information</w:t>
      </w:r>
      <w:bookmarkEnd w:id="160"/>
      <w:r w:rsidRPr="00AF250F">
        <w:t xml:space="preserve"> </w:t>
      </w:r>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1" w:name="_Hlk34721957"/>
      <w:r w:rsidR="009C166F" w:rsidRPr="00AF250F">
        <w:t>spatio</w:t>
      </w:r>
      <w:bookmarkEnd w:id="161"/>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46784F">
      <w:pPr>
        <w:pStyle w:val="Heading2"/>
      </w:pPr>
      <w:bookmarkStart w:id="162" w:name="_Toc51695544"/>
      <w:r w:rsidRPr="00AF250F">
        <w:lastRenderedPageBreak/>
        <w:t>Re</w:t>
      </w:r>
      <w:r w:rsidR="003047D1">
        <w:t>lated</w:t>
      </w:r>
      <w:r w:rsidRPr="00AF250F">
        <w:t xml:space="preserve"> </w:t>
      </w:r>
      <w:r w:rsidR="004B296F" w:rsidRPr="00AF250F">
        <w:t>work</w:t>
      </w:r>
      <w:r w:rsidRPr="00AF250F">
        <w:t xml:space="preserve"> summary</w:t>
      </w:r>
      <w:bookmarkEnd w:id="162"/>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3" w:name="_Toc5193436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3"/>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5F44D9AB"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4" w:name="_Toc44355920"/>
      <w:bookmarkStart w:id="165" w:name="_Toc44355979"/>
      <w:bookmarkStart w:id="166" w:name="_Toc44462733"/>
      <w:bookmarkStart w:id="167" w:name="_Toc44644525"/>
      <w:bookmarkStart w:id="168" w:name="_Toc44647378"/>
      <w:bookmarkStart w:id="169" w:name="_Toc46593332"/>
      <w:bookmarkStart w:id="170" w:name="_Toc46593405"/>
      <w:bookmarkStart w:id="171" w:name="_Toc46600125"/>
      <w:bookmarkStart w:id="172" w:name="_Toc46600201"/>
      <w:bookmarkStart w:id="173" w:name="_Toc46601425"/>
      <w:bookmarkStart w:id="174" w:name="_Toc46601562"/>
      <w:bookmarkStart w:id="175" w:name="_Toc46746822"/>
      <w:bookmarkStart w:id="176" w:name="_Toc47207603"/>
      <w:bookmarkStart w:id="177" w:name="_Toc47231511"/>
      <w:bookmarkStart w:id="178" w:name="_Toc51695545"/>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AF250F">
        <w:rPr>
          <w:rFonts w:eastAsiaTheme="minorEastAsia"/>
        </w:rPr>
        <w:t>Materials and Methods</w:t>
      </w:r>
      <w:bookmarkEnd w:id="178"/>
      <w:r w:rsidRPr="00AF250F">
        <w:rPr>
          <w:rFonts w:eastAsiaTheme="minorEastAsia"/>
        </w:rPr>
        <w:t xml:space="preserve"> </w:t>
      </w:r>
      <w:bookmarkStart w:id="179" w:name="_Toc48646303"/>
      <w:bookmarkStart w:id="180" w:name="_Toc48646397"/>
      <w:bookmarkStart w:id="181" w:name="_Toc46601426"/>
      <w:bookmarkStart w:id="182" w:name="_Toc46601563"/>
      <w:bookmarkStart w:id="183" w:name="_Toc46746823"/>
      <w:bookmarkStart w:id="184" w:name="_Toc47207604"/>
      <w:bookmarkStart w:id="185" w:name="_Toc47231512"/>
      <w:bookmarkStart w:id="186" w:name="_Toc48646304"/>
      <w:bookmarkStart w:id="187" w:name="_Toc48646398"/>
      <w:bookmarkStart w:id="188" w:name="_Toc50399166"/>
      <w:bookmarkStart w:id="189" w:name="_Toc50399244"/>
      <w:bookmarkEnd w:id="179"/>
      <w:bookmarkEnd w:id="180"/>
      <w:bookmarkEnd w:id="181"/>
      <w:bookmarkEnd w:id="182"/>
      <w:bookmarkEnd w:id="183"/>
      <w:bookmarkEnd w:id="184"/>
      <w:bookmarkEnd w:id="185"/>
      <w:bookmarkEnd w:id="186"/>
      <w:bookmarkEnd w:id="187"/>
      <w:bookmarkEnd w:id="188"/>
      <w:bookmarkEnd w:id="189"/>
    </w:p>
    <w:p w14:paraId="55B26499" w14:textId="1BE8E2E9" w:rsidR="003771C9" w:rsidRPr="00AF250F" w:rsidRDefault="003771C9" w:rsidP="0046784F">
      <w:pPr>
        <w:pStyle w:val="Heading2"/>
      </w:pPr>
      <w:bookmarkStart w:id="190" w:name="_Toc51695546"/>
      <w:r w:rsidRPr="00AF250F">
        <w:t>Overview</w:t>
      </w:r>
      <w:bookmarkEnd w:id="190"/>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46784F">
      <w:pPr>
        <w:pStyle w:val="Heading2"/>
      </w:pPr>
      <w:bookmarkStart w:id="191" w:name="_Toc51695547"/>
      <w:r w:rsidRPr="00AF250F">
        <w:t>Dataset</w:t>
      </w:r>
      <w:bookmarkEnd w:id="191"/>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2" w:name="_Toc5193437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2"/>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3" w:name="_Toc5193437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3"/>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46784F">
      <w:pPr>
        <w:pStyle w:val="Heading2"/>
      </w:pPr>
      <w:bookmarkStart w:id="194" w:name="_Toc51695548"/>
      <w:r w:rsidRPr="00AF250F">
        <w:t>Development tools</w:t>
      </w:r>
      <w:bookmarkEnd w:id="194"/>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46784F">
      <w:pPr>
        <w:pStyle w:val="Heading2"/>
      </w:pPr>
      <w:bookmarkStart w:id="195" w:name="_Toc51695549"/>
      <w:r w:rsidRPr="00AF250F">
        <w:t>Design tools</w:t>
      </w:r>
      <w:bookmarkEnd w:id="195"/>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90F6C">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46784F">
      <w:pPr>
        <w:pStyle w:val="Heading2"/>
      </w:pPr>
      <w:bookmarkStart w:id="196" w:name="_Toc51695550"/>
      <w:r w:rsidRPr="00AF250F">
        <w:lastRenderedPageBreak/>
        <w:t>Prototype development framework</w:t>
      </w:r>
      <w:bookmarkStart w:id="197" w:name="_Toc46601432"/>
      <w:bookmarkStart w:id="198" w:name="_Toc46601569"/>
      <w:bookmarkStart w:id="199" w:name="_Toc46746829"/>
      <w:bookmarkStart w:id="200" w:name="_Toc47207610"/>
      <w:bookmarkStart w:id="201" w:name="_Toc47231518"/>
      <w:bookmarkStart w:id="202" w:name="_Toc48646310"/>
      <w:bookmarkStart w:id="203" w:name="_Toc48646404"/>
      <w:bookmarkStart w:id="204" w:name="_Toc46601435"/>
      <w:bookmarkStart w:id="205" w:name="_Toc46601572"/>
      <w:bookmarkStart w:id="206" w:name="_Toc46746832"/>
      <w:bookmarkStart w:id="207" w:name="_Toc47207613"/>
      <w:bookmarkStart w:id="208" w:name="_Toc47231521"/>
      <w:bookmarkStart w:id="209" w:name="_Toc48646313"/>
      <w:bookmarkStart w:id="210" w:name="_Toc4864640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6F3FBF28" w14:textId="3B70B8EA" w:rsidR="000423DE" w:rsidRPr="00AF250F" w:rsidRDefault="00F67D20" w:rsidP="00836C21">
      <w:pPr>
        <w:pStyle w:val="Heading3"/>
      </w:pPr>
      <w:bookmarkStart w:id="211" w:name="_Toc51695551"/>
      <w:r w:rsidRPr="00AF250F">
        <w:t>TensorFlow</w:t>
      </w:r>
      <w:bookmarkEnd w:id="211"/>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2" w:name="_Toc47219621"/>
      <w:bookmarkStart w:id="213" w:name="_Toc51927746"/>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2"/>
      <w:bookmarkEnd w:id="213"/>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14" w:name="_Toc21334408"/>
      <w:bookmarkStart w:id="215" w:name="_Toc51695552"/>
      <w:r w:rsidRPr="00AF250F">
        <w:lastRenderedPageBreak/>
        <w:t>OpenCV</w:t>
      </w:r>
      <w:bookmarkEnd w:id="214"/>
      <w:bookmarkEnd w:id="215"/>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6" w:name="_Toc51695553"/>
      <w:r w:rsidRPr="00AF250F">
        <w:t>MATLAB Deep Network Designer</w:t>
      </w:r>
      <w:bookmarkEnd w:id="216"/>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46784F">
      <w:pPr>
        <w:pStyle w:val="Heading2"/>
      </w:pPr>
      <w:bookmarkStart w:id="217" w:name="_Toc51695554"/>
      <w:r w:rsidRPr="00AF250F">
        <w:t>Baselines</w:t>
      </w:r>
      <w:bookmarkEnd w:id="217"/>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46784F">
      <w:pPr>
        <w:pStyle w:val="Heading2"/>
      </w:pPr>
      <w:bookmarkStart w:id="218" w:name="_Toc51695555"/>
      <w:r w:rsidRPr="00CA45EF">
        <w:t>Feature Extraction Algorithm</w:t>
      </w:r>
      <w:bookmarkEnd w:id="218"/>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19" w:name="_Toc51927747"/>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9"/>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46784F">
      <w:pPr>
        <w:pStyle w:val="Heading2"/>
      </w:pPr>
      <w:bookmarkStart w:id="220" w:name="_Toc51695556"/>
      <w:r w:rsidRPr="00AF250F">
        <w:t>Evaluation methods</w:t>
      </w:r>
      <w:bookmarkEnd w:id="220"/>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1" w:name="_Toc51695557"/>
      <w:r w:rsidRPr="00AF250F">
        <w:lastRenderedPageBreak/>
        <w:t>Human evaluation study</w:t>
      </w:r>
      <w:bookmarkEnd w:id="221"/>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2" w:name="_Toc51695558"/>
      <w:r w:rsidRPr="00AF250F">
        <w:t>Inception score</w:t>
      </w:r>
      <w:bookmarkEnd w:id="222"/>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46784F" w:rsidRPr="00611D77" w:rsidRDefault="0046784F" w:rsidP="00611D77">
                            <w:pPr>
                              <w:pStyle w:val="Caption"/>
                              <w:jc w:val="center"/>
                              <w:rPr>
                                <w:noProof/>
                                <w:color w:val="auto"/>
                                <w:sz w:val="36"/>
                                <w:szCs w:val="36"/>
                              </w:rPr>
                            </w:pPr>
                            <w:bookmarkStart w:id="223"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46784F" w:rsidRPr="00611D77" w:rsidRDefault="0046784F"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1695559"/>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883B774" w:rsidR="00B4642C" w:rsidRPr="00AF250F" w:rsidRDefault="00B4642C" w:rsidP="0046784F">
      <w:pPr>
        <w:pStyle w:val="Heading2"/>
      </w:pPr>
      <w:bookmarkStart w:id="240" w:name="_Toc51695560"/>
      <w:r w:rsidRPr="00AF250F">
        <w:t>Overview</w:t>
      </w:r>
      <w:bookmarkEnd w:id="240"/>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46784F">
      <w:pPr>
        <w:pStyle w:val="Heading2"/>
      </w:pPr>
      <w:bookmarkStart w:id="243" w:name="_Toc51695561"/>
      <w:r w:rsidRPr="00AF250F">
        <w:t>Model Architecture.</w:t>
      </w:r>
      <w:bookmarkEnd w:id="243"/>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7F67B099" w:rsidR="0046784F" w:rsidRPr="00611D77" w:rsidRDefault="0046784F" w:rsidP="004E74D2">
                            <w:pPr>
                              <w:pStyle w:val="Caption"/>
                              <w:rPr>
                                <w:noProof/>
                                <w:color w:val="auto"/>
                                <w:sz w:val="36"/>
                                <w:szCs w:val="36"/>
                              </w:rPr>
                            </w:pPr>
                            <w:bookmarkStart w:id="244" w:name="_Toc51927748"/>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enerator Network Architectur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7F67B099" w:rsidR="0046784F" w:rsidRPr="00611D77" w:rsidRDefault="0046784F" w:rsidP="004E74D2">
                      <w:pPr>
                        <w:pStyle w:val="Caption"/>
                        <w:rPr>
                          <w:noProof/>
                          <w:color w:val="auto"/>
                          <w:sz w:val="36"/>
                          <w:szCs w:val="36"/>
                        </w:rPr>
                      </w:pPr>
                      <w:bookmarkStart w:id="252" w:name="_Toc51927748"/>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46784F">
      <w:pPr>
        <w:pStyle w:val="Heading2"/>
      </w:pPr>
      <w:bookmarkStart w:id="245" w:name="_Toc51695562"/>
      <w:r w:rsidRPr="00AF250F">
        <w:t>Model learning functions</w:t>
      </w:r>
      <w:bookmarkEnd w:id="245"/>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1695563"/>
      <w:r w:rsidRPr="00AF250F">
        <w:t>Proposed Network Learning Function.</w:t>
      </w:r>
      <w:bookmarkEnd w:id="246"/>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AF3CD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AF3CD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AF3CD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lastRenderedPageBreak/>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AF3CD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7" w:name="_Toc22216484"/>
    </w:p>
    <w:p w14:paraId="31783A10" w14:textId="77023A7C"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48"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48"/>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bookmarkStart w:id="249" w:name="_Hlk51927717"/>
      <w:r w:rsidRPr="00AF250F">
        <w:t>To handle video data</w:t>
      </w:r>
      <w:bookmarkEnd w:id="249"/>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AF3CD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73185F3B" w:rsidR="00635ACD" w:rsidRPr="00AF250F" w:rsidRDefault="00635ACD" w:rsidP="00836C21">
      <w:pPr>
        <w:pStyle w:val="Heading4"/>
      </w:pPr>
      <w:r w:rsidRPr="00AF250F">
        <w:lastRenderedPageBreak/>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AF3CD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46784F">
      <w:pPr>
        <w:pStyle w:val="Heading2"/>
      </w:pPr>
      <w:bookmarkStart w:id="250" w:name="_Toc51695564"/>
      <w:r w:rsidRPr="00AF250F">
        <w:t xml:space="preserve">Temporal </w:t>
      </w:r>
      <w:r w:rsidR="00836C21" w:rsidRPr="00AF250F">
        <w:t>warping</w:t>
      </w:r>
      <w:bookmarkEnd w:id="250"/>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AF3CDF"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AF3CDF"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46784F">
      <w:pPr>
        <w:pStyle w:val="Heading2"/>
      </w:pPr>
      <w:bookmarkStart w:id="251" w:name="_Toc51695565"/>
      <w:r w:rsidRPr="00AF250F">
        <w:t>Temporal</w:t>
      </w:r>
      <w:r w:rsidR="006D528E" w:rsidRPr="00AF250F">
        <w:t xml:space="preserve"> aware</w:t>
      </w:r>
      <w:r w:rsidRPr="00AF250F">
        <w:t xml:space="preserve"> Discriminator</w:t>
      </w:r>
      <w:bookmarkEnd w:id="251"/>
      <w:r w:rsidR="006D528E" w:rsidRPr="00AF250F">
        <w:t xml:space="preserve"> </w:t>
      </w:r>
    </w:p>
    <w:p w14:paraId="35158AE3" w14:textId="69F9E188"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2"/>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52" w:name="_Toc51927749"/>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52"/>
    </w:p>
    <w:p w14:paraId="4E8524F1" w14:textId="478ADB8D" w:rsidR="00C51132" w:rsidRPr="00AF250F" w:rsidRDefault="00140653" w:rsidP="0046784F">
      <w:pPr>
        <w:pStyle w:val="Heading2"/>
      </w:pPr>
      <w:bookmarkStart w:id="253" w:name="_Toc51695566"/>
      <w:r w:rsidRPr="00AF250F">
        <w:t xml:space="preserve">Training </w:t>
      </w:r>
      <w:r w:rsidR="00C76F74" w:rsidRPr="00AF250F">
        <w:t>P</w:t>
      </w:r>
      <w:r w:rsidRPr="00AF250F">
        <w:t>seudocode</w:t>
      </w:r>
      <w:bookmarkEnd w:id="253"/>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54" w:name="_Toc5193437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lastRenderedPageBreak/>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AF3CDF"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55" w:name="_Toc51695567"/>
      <w:r w:rsidRPr="00AF250F">
        <w:t>Implementation</w:t>
      </w:r>
      <w:r w:rsidR="00C42F63" w:rsidRPr="00AF250F">
        <w:t xml:space="preserve"> </w:t>
      </w:r>
      <w:r w:rsidR="00135E17" w:rsidRPr="00AF250F">
        <w:t xml:space="preserve">of </w:t>
      </w:r>
      <w:r w:rsidR="00C42F63" w:rsidRPr="00AF250F">
        <w:t>the Proposed work</w:t>
      </w:r>
      <w:bookmarkEnd w:id="255"/>
    </w:p>
    <w:p w14:paraId="3C09FF70" w14:textId="77777777" w:rsidR="00C51132" w:rsidRPr="00AF250F" w:rsidRDefault="00C51132" w:rsidP="0046784F">
      <w:pPr>
        <w:pStyle w:val="Heading2"/>
      </w:pPr>
      <w:bookmarkStart w:id="256" w:name="_Toc51695568"/>
      <w:r w:rsidRPr="00AF250F">
        <w:t>Overview</w:t>
      </w:r>
      <w:bookmarkEnd w:id="256"/>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46784F">
      <w:pPr>
        <w:pStyle w:val="Heading2"/>
      </w:pPr>
      <w:bookmarkStart w:id="257" w:name="_Toc51695569"/>
      <w:r w:rsidRPr="00AF250F">
        <w:t xml:space="preserve">Working </w:t>
      </w:r>
      <w:r w:rsidR="008C7D83" w:rsidRPr="00AF250F">
        <w:t>E</w:t>
      </w:r>
      <w:r w:rsidRPr="00AF250F">
        <w:t>nvironment.</w:t>
      </w:r>
      <w:bookmarkEnd w:id="257"/>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46784F">
      <w:pPr>
        <w:pStyle w:val="Heading2"/>
      </w:pPr>
      <w:bookmarkStart w:id="258" w:name="_Toc51695570"/>
      <w:r w:rsidRPr="00AF250F">
        <w:t>E</w:t>
      </w:r>
      <w:r w:rsidR="00425746" w:rsidRPr="00AF250F">
        <w:t>nvironment</w:t>
      </w:r>
      <w:r w:rsidR="008C5861" w:rsidRPr="00AF250F">
        <w:t>al</w:t>
      </w:r>
      <w:r w:rsidR="00425746" w:rsidRPr="00AF250F">
        <w:t xml:space="preserve"> </w:t>
      </w:r>
      <w:r w:rsidRPr="00AF250F">
        <w:t>Setup</w:t>
      </w:r>
      <w:bookmarkEnd w:id="258"/>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46784F">
      <w:pPr>
        <w:pStyle w:val="Heading2"/>
      </w:pPr>
      <w:bookmarkStart w:id="259" w:name="_Toc51695571"/>
      <w:r w:rsidRPr="00AF250F">
        <w:t>Cycle</w:t>
      </w:r>
      <w:r w:rsidR="00B60544" w:rsidRPr="00AF250F">
        <w:t>-</w:t>
      </w:r>
      <w:r w:rsidRPr="00AF250F">
        <w:t>GAN specification</w:t>
      </w:r>
      <w:bookmarkEnd w:id="259"/>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46784F">
      <w:pPr>
        <w:pStyle w:val="Heading2"/>
      </w:pPr>
      <w:bookmarkStart w:id="260" w:name="_Toc51695572"/>
      <w:r w:rsidRPr="00AF250F">
        <w:t xml:space="preserve">Implement </w:t>
      </w:r>
      <w:r w:rsidR="00B60544" w:rsidRPr="00AF250F">
        <w:t>Cycle-GAN</w:t>
      </w:r>
      <w:bookmarkEnd w:id="260"/>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46784F">
      <w:pPr>
        <w:pStyle w:val="Heading2"/>
      </w:pPr>
      <w:bookmarkStart w:id="261" w:name="_Toc51695573"/>
      <w:r w:rsidRPr="00AF250F">
        <w:t xml:space="preserve">Temporal Predictor Network </w:t>
      </w:r>
      <w:r w:rsidR="0032745C" w:rsidRPr="00AF250F">
        <w:t>I</w:t>
      </w:r>
      <w:r w:rsidRPr="00AF250F">
        <w:t>mplementation</w:t>
      </w:r>
      <w:bookmarkEnd w:id="261"/>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46784F">
      <w:pPr>
        <w:pStyle w:val="Heading2"/>
      </w:pPr>
      <w:bookmarkStart w:id="262" w:name="_Toc51695574"/>
      <w:r w:rsidRPr="00AF250F">
        <w:t xml:space="preserve">Feature </w:t>
      </w:r>
      <w:r w:rsidR="002B0F05" w:rsidRPr="00AF250F">
        <w:t>Preserving Loss Implementation</w:t>
      </w:r>
      <w:bookmarkEnd w:id="262"/>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r w:rsidR="00A663C0">
        <w:t>K</w:t>
      </w:r>
      <w:r w:rsidR="00502AC7">
        <w:t>eras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46784F">
      <w:pPr>
        <w:pStyle w:val="Heading2"/>
      </w:pPr>
      <w:bookmarkStart w:id="263"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3"/>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46784F">
      <w:pPr>
        <w:pStyle w:val="Heading2"/>
      </w:pPr>
      <w:bookmarkStart w:id="264" w:name="_Toc51695576"/>
      <w:r w:rsidRPr="00AF250F">
        <w:t>Temporal information</w:t>
      </w:r>
      <w:r w:rsidR="000B2220" w:rsidRPr="00AF250F">
        <w:t xml:space="preserve"> </w:t>
      </w:r>
      <w:r w:rsidRPr="00AF250F">
        <w:t>Implementation</w:t>
      </w:r>
      <w:bookmarkEnd w:id="264"/>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6"/>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46784F">
      <w:pPr>
        <w:pStyle w:val="Heading2"/>
      </w:pPr>
      <w:bookmarkStart w:id="265" w:name="_Toc51695577"/>
      <w:r w:rsidRPr="00AF250F">
        <w:t>Experiment</w:t>
      </w:r>
      <w:r w:rsidR="0096032B" w:rsidRPr="00AF250F">
        <w:t xml:space="preserve"> Class</w:t>
      </w:r>
      <w:bookmarkEnd w:id="265"/>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lastRenderedPageBreak/>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proofErr w:type="spellStart"/>
      <w:r w:rsidR="00321167">
        <w:t>aming</w:t>
      </w:r>
      <w:proofErr w:type="spellEnd"/>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66" w:name="_Toc5193437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6"/>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67" w:name="_Toc51695578"/>
      <w:r w:rsidRPr="00AF250F">
        <w:t>Evaluation</w:t>
      </w:r>
      <w:r w:rsidR="000C2740" w:rsidRPr="00AF250F">
        <w:t>, Results, and Discussion</w:t>
      </w:r>
      <w:bookmarkStart w:id="268" w:name="_Toc44462758"/>
      <w:bookmarkStart w:id="269" w:name="_Toc44644550"/>
      <w:bookmarkStart w:id="270" w:name="_Toc44647403"/>
      <w:bookmarkStart w:id="271" w:name="_Toc46593361"/>
      <w:bookmarkStart w:id="272" w:name="_Toc46593434"/>
      <w:bookmarkStart w:id="273" w:name="_Toc46600154"/>
      <w:bookmarkStart w:id="274" w:name="_Toc46600230"/>
      <w:bookmarkStart w:id="275" w:name="_Toc46601459"/>
      <w:bookmarkStart w:id="276" w:name="_Toc46601596"/>
      <w:bookmarkStart w:id="277" w:name="_Toc46746857"/>
      <w:bookmarkStart w:id="278" w:name="_Toc47207638"/>
      <w:bookmarkStart w:id="279" w:name="_Toc47231550"/>
      <w:bookmarkStart w:id="280" w:name="_Toc48646342"/>
      <w:bookmarkStart w:id="281" w:name="_Toc48646436"/>
      <w:bookmarkStart w:id="282" w:name="_Toc50399199"/>
      <w:bookmarkStart w:id="283" w:name="_Toc50399277"/>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6C366B95" w14:textId="3B9D0157" w:rsidR="005E7E91" w:rsidRPr="00AF250F" w:rsidRDefault="005E7E91" w:rsidP="0046784F">
      <w:pPr>
        <w:pStyle w:val="Heading2"/>
      </w:pPr>
      <w:bookmarkStart w:id="284" w:name="_Toc51695579"/>
      <w:r w:rsidRPr="00AF250F">
        <w:t>Overview</w:t>
      </w:r>
      <w:bookmarkEnd w:id="284"/>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6784F">
      <w:pPr>
        <w:pStyle w:val="Heading2"/>
      </w:pPr>
      <w:bookmarkStart w:id="285" w:name="_Toc51695580"/>
      <w:r w:rsidRPr="00AF250F">
        <w:t>Video to video Translation</w:t>
      </w:r>
      <w:bookmarkEnd w:id="285"/>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86" w:name="_Toc51695581"/>
      <w:r w:rsidRPr="00AF250F">
        <w:t xml:space="preserve">Flower to </w:t>
      </w:r>
      <w:r w:rsidR="0050786F" w:rsidRPr="00AF250F">
        <w:t>F</w:t>
      </w:r>
      <w:r w:rsidRPr="00AF250F">
        <w:t>lower</w:t>
      </w:r>
      <w:bookmarkEnd w:id="286"/>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t>
      </w:r>
      <w:r w:rsidR="0054340B" w:rsidRPr="00AF250F">
        <w:lastRenderedPageBreak/>
        <w:t xml:space="preserve">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287" w:name="_Toc5193437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t>
      </w:r>
      <w:r w:rsidRPr="00AF250F">
        <w:lastRenderedPageBreak/>
        <w:t>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lastRenderedPageBreak/>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288" w:name="_Toc51927751"/>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288"/>
    </w:p>
    <w:p w14:paraId="4CD282AD" w14:textId="0CDA14A5" w:rsidR="00DA208D" w:rsidRPr="00DA208D" w:rsidRDefault="00DA208D" w:rsidP="00DA208D">
      <w:pPr>
        <w:jc w:val="center"/>
        <w:rPr>
          <w:rFonts w:eastAsiaTheme="majorEastAsia"/>
          <w:bCs/>
        </w:rPr>
      </w:pPr>
      <w:r w:rsidRPr="00DA208D">
        <w:rPr>
          <w:rFonts w:eastAsiaTheme="majorEastAsia"/>
          <w:bCs/>
        </w:rPr>
        <w:lastRenderedPageBreak/>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289" w:name="_Toc51927752"/>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89"/>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0" w:name="_Toc51695582"/>
      <w:r w:rsidRPr="00AF250F">
        <w:lastRenderedPageBreak/>
        <w:t>Sunset to Day</w:t>
      </w:r>
      <w:bookmarkEnd w:id="290"/>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737"/>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291" w:name="_Toc51927754"/>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1"/>
    </w:p>
    <w:p w14:paraId="6F0E5621" w14:textId="77777777" w:rsidR="0054340B" w:rsidRPr="0054340B" w:rsidRDefault="0054340B" w:rsidP="0054340B"/>
    <w:p w14:paraId="3CDFEF69" w14:textId="357345A2" w:rsidR="003A0C48" w:rsidRDefault="003A0C48" w:rsidP="003A0C48">
      <w:bookmarkStart w:id="292" w:name="_Toc51934375"/>
      <w:r w:rsidRPr="00AF250F">
        <w:lastRenderedPageBreak/>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3" w:name="_Observation:"/>
      <w:bookmarkEnd w:id="293"/>
      <w:r w:rsidRPr="00AF250F">
        <w:rPr>
          <w:rStyle w:val="Heading4Char"/>
          <w:b/>
          <w:i/>
          <w:iCs/>
        </w:rPr>
        <w:t>Observation</w:t>
      </w:r>
      <w:r w:rsidRPr="00AF250F">
        <w:t>:</w:t>
      </w:r>
    </w:p>
    <w:p w14:paraId="5E3FB3F4" w14:textId="5F4CCA00"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The quantitative measure inception score </w:t>
      </w:r>
      <w:r w:rsidR="00695BE6" w:rsidRPr="00AF250F">
        <w:lastRenderedPageBreak/>
        <w:t>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p>
    <w:p w14:paraId="04B2EB8E" w14:textId="77777777" w:rsidR="00C74752" w:rsidRPr="00AF250F" w:rsidRDefault="00C74752" w:rsidP="004B7D63">
      <w:pPr>
        <w:ind w:left="360"/>
      </w:pPr>
    </w:p>
    <w:p w14:paraId="32AB7526" w14:textId="7857CF59" w:rsidR="00EA6C9F" w:rsidRPr="00AF250F" w:rsidRDefault="00EA6C9F" w:rsidP="00836C21">
      <w:pPr>
        <w:pStyle w:val="Heading3"/>
      </w:pPr>
      <w:bookmarkStart w:id="294" w:name="_Toc51695583"/>
      <w:r w:rsidRPr="00AF250F">
        <w:t>Face to Face</w:t>
      </w:r>
      <w:bookmarkEnd w:id="294"/>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lastRenderedPageBreak/>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8236"/>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295"/>
            <w:r w:rsidRPr="00AF250F">
              <w:t>RC+TD</w:t>
            </w:r>
            <w:commentRangeEnd w:id="295"/>
            <w:r w:rsidRPr="00AF250F">
              <w:rPr>
                <w:rStyle w:val="CommentReference"/>
              </w:rPr>
              <w:commentReference w:id="295"/>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296" w:name="_Toc51927756"/>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296"/>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10"/>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297" w:name="_Toc5193437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29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298" w:name="_Toc51927757"/>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298"/>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299" w:name="_Toc51695584"/>
      <w:r w:rsidRPr="00AF250F">
        <w:t>Conclusion and Future work</w:t>
      </w:r>
      <w:bookmarkEnd w:id="299"/>
    </w:p>
    <w:p w14:paraId="037EDA3B" w14:textId="6096B10F" w:rsidR="00851C68" w:rsidRPr="00AF250F" w:rsidRDefault="00851C68" w:rsidP="0046784F">
      <w:pPr>
        <w:pStyle w:val="Heading2"/>
      </w:pPr>
      <w:bookmarkStart w:id="300" w:name="_Toc51695585"/>
      <w:r w:rsidRPr="00AF250F">
        <w:t>Conclusion</w:t>
      </w:r>
      <w:bookmarkEnd w:id="300"/>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46784F">
      <w:pPr>
        <w:pStyle w:val="Heading2"/>
      </w:pPr>
      <w:bookmarkStart w:id="301" w:name="_Toc51695586"/>
      <w:r w:rsidRPr="00AF250F">
        <w:lastRenderedPageBreak/>
        <w:t xml:space="preserve">Limitation and </w:t>
      </w:r>
      <w:r w:rsidR="00851C68" w:rsidRPr="00AF250F">
        <w:t>Future work</w:t>
      </w:r>
      <w:bookmarkEnd w:id="301"/>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02" w:name="_Toc51695587"/>
      <w:r w:rsidRPr="00AF250F">
        <w:lastRenderedPageBreak/>
        <w:t>References</w:t>
      </w:r>
      <w:bookmarkEnd w:id="247"/>
      <w:bookmarkEnd w:id="302"/>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2017-Octob, pp. 2242–2251, doi: </w:t>
      </w:r>
      <w:r w:rsidRPr="00890B22">
        <w:rPr>
          <w:rFonts w:ascii="Calibri" w:hAnsi="Calibri" w:cs="Calibri"/>
          <w:noProof/>
        </w:rPr>
        <w:lastRenderedPageBreak/>
        <w:t>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w:t>
      </w:r>
      <w:r w:rsidRPr="00890B22">
        <w:rPr>
          <w:rFonts w:ascii="Calibri" w:hAnsi="Calibri" w:cs="Calibri"/>
          <w:noProof/>
        </w:rPr>
        <w:lastRenderedPageBreak/>
        <w:t>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AI deep learning frameworks ranking 2018 | Statista.” 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3" w:name="_Toc51695588"/>
      <w:r w:rsidRPr="00AF250F">
        <w:lastRenderedPageBreak/>
        <w:t>Appendix</w:t>
      </w:r>
      <w:bookmarkEnd w:id="303"/>
    </w:p>
    <w:p w14:paraId="23A43E0B" w14:textId="665B644F" w:rsidR="00B82318" w:rsidRPr="00AF250F" w:rsidRDefault="00F61D5B" w:rsidP="0046784F">
      <w:pPr>
        <w:pStyle w:val="Heading2"/>
        <w:numPr>
          <w:ilvl w:val="0"/>
          <w:numId w:val="0"/>
        </w:numPr>
        <w:ind w:left="720"/>
      </w:pPr>
      <w:bookmarkStart w:id="304" w:name="_Toc51695589"/>
      <w:r w:rsidRPr="00AF250F">
        <w:t>Appendix</w:t>
      </w:r>
      <w:r w:rsidR="001B7DF8" w:rsidRPr="00AF250F">
        <w:t xml:space="preserve"> A: </w:t>
      </w:r>
      <w:r w:rsidR="00795B8A" w:rsidRPr="00AF250F">
        <w:t>Loss function</w:t>
      </w:r>
      <w:bookmarkEnd w:id="304"/>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46784F">
      <w:pPr>
        <w:pStyle w:val="Heading2"/>
        <w:numPr>
          <w:ilvl w:val="0"/>
          <w:numId w:val="0"/>
        </w:numPr>
        <w:ind w:left="720"/>
      </w:pPr>
      <w:bookmarkStart w:id="305" w:name="_Toc51695590"/>
      <w:r w:rsidRPr="00AF250F">
        <w:t xml:space="preserve">Appendix </w:t>
      </w:r>
      <w:r w:rsidRPr="00AF250F">
        <w:rPr>
          <w:rStyle w:val="Heading4Char"/>
          <w:b/>
        </w:rPr>
        <w:t xml:space="preserve">B: </w:t>
      </w:r>
      <w:r w:rsidR="00020D12" w:rsidRPr="00AF250F">
        <w:t>Residual Blocks:</w:t>
      </w:r>
      <w:bookmarkEnd w:id="305"/>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46784F">
      <w:pPr>
        <w:pStyle w:val="Heading2"/>
        <w:numPr>
          <w:ilvl w:val="0"/>
          <w:numId w:val="0"/>
        </w:numPr>
        <w:ind w:left="720"/>
      </w:pPr>
      <w:bookmarkStart w:id="306"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46784F">
      <w:pPr>
        <w:pStyle w:val="Heading2"/>
        <w:numPr>
          <w:ilvl w:val="0"/>
          <w:numId w:val="0"/>
        </w:numPr>
        <w:ind w:left="720"/>
      </w:pPr>
      <w:bookmarkStart w:id="307" w:name="_Appendix_D:_Cycle"/>
      <w:bookmarkStart w:id="308" w:name="_Toc51695592"/>
      <w:bookmarkEnd w:id="30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0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46784F">
      <w:pPr>
        <w:pStyle w:val="Heading2"/>
        <w:numPr>
          <w:ilvl w:val="0"/>
          <w:numId w:val="0"/>
        </w:numPr>
        <w:ind w:left="720"/>
      </w:pPr>
      <w:bookmarkStart w:id="309"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0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46784F">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0" w:name="_Hlk51921711"/>
    <w:p w14:paraId="3A590D3A" w14:textId="77777777" w:rsidR="002200C0" w:rsidRPr="00D21DA4" w:rsidRDefault="00AF3CDF"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0"/>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5" w:author="kirubel abebe" w:date="2020-09-21T10:10:00Z" w:initials="ka">
    <w:p w14:paraId="51D51641" w14:textId="76C39586" w:rsidR="0046784F" w:rsidRDefault="0046784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9D1D2" w14:textId="77777777" w:rsidR="00AF3CDF" w:rsidRDefault="00AF3CDF" w:rsidP="006C5C4D">
      <w:pPr>
        <w:spacing w:after="0" w:line="240" w:lineRule="auto"/>
      </w:pPr>
      <w:r>
        <w:separator/>
      </w:r>
    </w:p>
  </w:endnote>
  <w:endnote w:type="continuationSeparator" w:id="0">
    <w:p w14:paraId="52AE4222" w14:textId="77777777" w:rsidR="00AF3CDF" w:rsidRDefault="00AF3CD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46784F" w:rsidRDefault="004678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46784F" w:rsidRDefault="004678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46784F" w:rsidRDefault="004678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46784F" w:rsidRDefault="004678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6784F" w:rsidRDefault="0046784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6784F" w:rsidRDefault="0046784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6784F" w:rsidRDefault="00467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4D63E2" w14:textId="77777777" w:rsidR="00AF3CDF" w:rsidRDefault="00AF3CDF" w:rsidP="006C5C4D">
      <w:pPr>
        <w:spacing w:after="0" w:line="240" w:lineRule="auto"/>
      </w:pPr>
      <w:r>
        <w:separator/>
      </w:r>
    </w:p>
  </w:footnote>
  <w:footnote w:type="continuationSeparator" w:id="0">
    <w:p w14:paraId="6223AC22" w14:textId="77777777" w:rsidR="00AF3CDF" w:rsidRDefault="00AF3CDF" w:rsidP="006C5C4D">
      <w:pPr>
        <w:spacing w:after="0" w:line="240" w:lineRule="auto"/>
      </w:pPr>
      <w:r>
        <w:continuationSeparator/>
      </w:r>
    </w:p>
  </w:footnote>
  <w:footnote w:id="1">
    <w:p w14:paraId="477C4AEB" w14:textId="38FA7075" w:rsidR="0046784F" w:rsidRDefault="0046784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6784F" w:rsidRPr="0087636F" w:rsidRDefault="0046784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6784F" w:rsidRDefault="0046784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6784F" w:rsidRDefault="0046784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6784F" w:rsidRDefault="0046784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46784F" w:rsidRDefault="0046784F">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7">
    <w:p w14:paraId="499AED6B" w14:textId="0D3E72AF" w:rsidR="0046784F" w:rsidRDefault="0046784F">
      <w:pPr>
        <w:pStyle w:val="FootnoteText"/>
      </w:pPr>
      <w:r>
        <w:rPr>
          <w:rStyle w:val="FootnoteReference"/>
        </w:rPr>
        <w:footnoteRef/>
      </w:r>
      <w:r>
        <w:t xml:space="preserve"> It </w:t>
      </w:r>
      <w:r>
        <w:t>take around 1.6 sec per image and totally training takes about 57.8 hours.</w:t>
      </w:r>
    </w:p>
  </w:footnote>
  <w:footnote w:id="8">
    <w:p w14:paraId="060B1588" w14:textId="77777777" w:rsidR="0046784F" w:rsidRDefault="0046784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46784F" w:rsidRDefault="0046784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46784F" w:rsidRDefault="0046784F"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46784F" w:rsidRDefault="0046784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5BABF2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oFADwiC+Q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21FA"/>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7152"/>
    <w:rsid w:val="00317EF6"/>
    <w:rsid w:val="00320103"/>
    <w:rsid w:val="003201BD"/>
    <w:rsid w:val="003209B3"/>
    <w:rsid w:val="00320AEE"/>
    <w:rsid w:val="00321167"/>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25D"/>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0C48"/>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B5E"/>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2AE"/>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BFD"/>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D23"/>
    <w:rsid w:val="006258EC"/>
    <w:rsid w:val="00627DEB"/>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1E4"/>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1BBA"/>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3CDF"/>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DA"/>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6D0"/>
    <w:rsid w:val="00C37BD9"/>
    <w:rsid w:val="00C37D2A"/>
    <w:rsid w:val="00C37F71"/>
    <w:rsid w:val="00C405C8"/>
    <w:rsid w:val="00C40FF4"/>
    <w:rsid w:val="00C4108F"/>
    <w:rsid w:val="00C41426"/>
    <w:rsid w:val="00C4194C"/>
    <w:rsid w:val="00C41ED4"/>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3A8"/>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496"/>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84F"/>
    <w:pPr>
      <w:spacing w:before="160"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46784F"/>
    <w:pPr>
      <w:keepNext/>
      <w:keepLines/>
      <w:numPr>
        <w:ilvl w:val="1"/>
        <w:numId w:val="10"/>
      </w:numPr>
      <w:spacing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46784F"/>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9.png"/><Relationship Id="rId84" Type="http://schemas.openxmlformats.org/officeDocument/2006/relationships/image" Target="media/image53.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6/09/relationships/commentsIds" Target="commentsIds.xm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1.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comments" Target="comments.xml"/><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8/08/relationships/commentsExtensible" Target="commentsExtensible.xml"/><Relationship Id="rId85"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image" Target="media/image48.png"/><Relationship Id="rId83"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microsoft.com/office/2011/relationships/commentsExtended" Target="commentsExtended.xml"/><Relationship Id="rId81" Type="http://schemas.openxmlformats.org/officeDocument/2006/relationships/image" Target="media/image50.png"/><Relationship Id="rId86"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84</Pages>
  <Words>48203</Words>
  <Characters>274760</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44</cp:revision>
  <cp:lastPrinted>2020-09-24T12:01:00Z</cp:lastPrinted>
  <dcterms:created xsi:type="dcterms:W3CDTF">2020-09-23T06:11:00Z</dcterms:created>
  <dcterms:modified xsi:type="dcterms:W3CDTF">2020-09-25T13:5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